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107BB2" w14:textId="77777777" w:rsidR="00941CE1" w:rsidRPr="00217F0F" w:rsidRDefault="00801463">
      <w:pPr>
        <w:pStyle w:val="Heading1"/>
        <w:rPr>
          <w:szCs w:val="24"/>
        </w:rPr>
      </w:pPr>
      <w:r w:rsidRPr="00217F0F">
        <w:rPr>
          <w:szCs w:val="24"/>
        </w:rPr>
        <w:t>Abstract</w:t>
      </w:r>
    </w:p>
    <w:p w14:paraId="6B662D1C" w14:textId="77777777" w:rsidR="00941CE1" w:rsidRPr="00217F0F" w:rsidRDefault="00941CE1">
      <w:pPr>
        <w:rPr>
          <w:szCs w:val="24"/>
        </w:rPr>
      </w:pPr>
    </w:p>
    <w:p w14:paraId="49DD7605" w14:textId="77777777" w:rsidR="00941CE1" w:rsidRPr="00217F0F" w:rsidRDefault="00801463">
      <w:pPr>
        <w:rPr>
          <w:szCs w:val="24"/>
        </w:rPr>
      </w:pPr>
      <w:r w:rsidRPr="00217F0F">
        <w:rPr>
          <w:rStyle w:val="Strong"/>
          <w:szCs w:val="24"/>
        </w:rPr>
        <w:t>Background &amp; Aims:</w:t>
      </w:r>
      <w:r w:rsidRPr="00217F0F">
        <w:rPr>
          <w:szCs w:val="24"/>
        </w:rPr>
        <w:t xml:space="preserve"> The incidence of locally acquired hepatitis E increased in recen</w:t>
      </w:r>
      <w:bookmarkStart w:id="0" w:name="_GoBack"/>
      <w:bookmarkEnd w:id="0"/>
      <w:r w:rsidRPr="00217F0F">
        <w:rPr>
          <w:szCs w:val="24"/>
        </w:rPr>
        <w:t xml:space="preserve">t years across Europe. There are only </w:t>
      </w:r>
      <w:r w:rsidR="00E11825">
        <w:rPr>
          <w:szCs w:val="24"/>
        </w:rPr>
        <w:t xml:space="preserve">a </w:t>
      </w:r>
      <w:r w:rsidRPr="00217F0F">
        <w:rPr>
          <w:szCs w:val="24"/>
        </w:rPr>
        <w:t xml:space="preserve">few data on hepatitis E in Romania. The purpose of our research was to describe and compare hepatitis E and hepatitis A in adult patients. </w:t>
      </w:r>
    </w:p>
    <w:p w14:paraId="5005788E" w14:textId="77777777" w:rsidR="00941CE1" w:rsidRPr="00217F0F" w:rsidRDefault="00801463">
      <w:pPr>
        <w:rPr>
          <w:szCs w:val="24"/>
        </w:rPr>
      </w:pPr>
      <w:r w:rsidRPr="00217F0F">
        <w:rPr>
          <w:rStyle w:val="Strong"/>
          <w:szCs w:val="24"/>
        </w:rPr>
        <w:t>Methods:</w:t>
      </w:r>
      <w:r w:rsidRPr="00217F0F">
        <w:rPr>
          <w:szCs w:val="24"/>
        </w:rPr>
        <w:t xml:space="preserve"> We included all consecutive adult patients with hepatitis E (48) and hepatitis A (152) admitted in the Teaching Hospital of Infectious Diseases, Cluj-Napoca, Romania between January 2017 and August 2019.</w:t>
      </w:r>
    </w:p>
    <w:p w14:paraId="7CEEB826" w14:textId="61A63F11" w:rsidR="00941CE1" w:rsidRPr="00217F0F" w:rsidRDefault="00801463">
      <w:pPr>
        <w:rPr>
          <w:szCs w:val="24"/>
        </w:rPr>
      </w:pPr>
      <w:r w:rsidRPr="00217F0F">
        <w:rPr>
          <w:rStyle w:val="Strong"/>
          <w:szCs w:val="24"/>
        </w:rPr>
        <w:t>Results:</w:t>
      </w:r>
      <w:r w:rsidRPr="00217F0F">
        <w:rPr>
          <w:szCs w:val="24"/>
        </w:rPr>
        <w:t xml:space="preserve"> Hepatitis E incidence increased in 2018-2019 compared to 2017. The average age in hepatitis E patients was 50.6</w:t>
      </w:r>
      <w:r w:rsidR="007B541A">
        <w:rPr>
          <w:szCs w:val="24"/>
        </w:rPr>
        <w:t xml:space="preserve"> versus 39.1 years in hepatitis A and two </w:t>
      </w:r>
      <w:r w:rsidRPr="00217F0F">
        <w:rPr>
          <w:szCs w:val="24"/>
        </w:rPr>
        <w:t xml:space="preserve">thirds of </w:t>
      </w:r>
      <w:r w:rsidR="007B541A">
        <w:rPr>
          <w:szCs w:val="24"/>
        </w:rPr>
        <w:t xml:space="preserve">the </w:t>
      </w:r>
      <w:r w:rsidRPr="00217F0F">
        <w:rPr>
          <w:szCs w:val="24"/>
        </w:rPr>
        <w:t>patients in both groups were men. Compared to hepatitis A, patients with hepatitis E presented a milder course of disease with significantly less modified AST and ALT, bilirubin, prothrombin index and INR levels. We found a higher prevalence of comorbidities in hepati</w:t>
      </w:r>
      <w:r w:rsidR="00BD0FBD">
        <w:rPr>
          <w:szCs w:val="24"/>
        </w:rPr>
        <w:t>tis E patients adjusted for age</w:t>
      </w:r>
      <w:r w:rsidR="00D05AE1">
        <w:rPr>
          <w:szCs w:val="24"/>
        </w:rPr>
        <w:t xml:space="preserve"> </w:t>
      </w:r>
      <w:r w:rsidR="00BD0FBD">
        <w:rPr>
          <w:szCs w:val="24"/>
        </w:rPr>
        <w:t>&amp;</w:t>
      </w:r>
      <w:r w:rsidR="00D05AE1">
        <w:rPr>
          <w:szCs w:val="24"/>
        </w:rPr>
        <w:t xml:space="preserve"> </w:t>
      </w:r>
      <w:r w:rsidRPr="00217F0F">
        <w:rPr>
          <w:szCs w:val="24"/>
        </w:rPr>
        <w:t>gender. Seve</w:t>
      </w:r>
      <w:r w:rsidR="00BD0FBD">
        <w:rPr>
          <w:szCs w:val="24"/>
        </w:rPr>
        <w:t>re forms were found in 5 (3.3%)</w:t>
      </w:r>
      <w:r w:rsidRPr="00217F0F">
        <w:rPr>
          <w:szCs w:val="24"/>
        </w:rPr>
        <w:t xml:space="preserve"> </w:t>
      </w:r>
      <w:r w:rsidR="00806161">
        <w:rPr>
          <w:szCs w:val="24"/>
        </w:rPr>
        <w:t>hepatitis A</w:t>
      </w:r>
      <w:r w:rsidR="00806161" w:rsidRPr="00217F0F">
        <w:rPr>
          <w:szCs w:val="24"/>
        </w:rPr>
        <w:t xml:space="preserve"> </w:t>
      </w:r>
      <w:r w:rsidRPr="00217F0F">
        <w:rPr>
          <w:szCs w:val="24"/>
        </w:rPr>
        <w:t>patients compared to 12 (25%) of hepatitis E patients, of which 3 died. Acute-on-chronic hepatitis E and immunosuppression were found in 6 and 5 patients, respectively.</w:t>
      </w:r>
    </w:p>
    <w:p w14:paraId="6D1B7E77" w14:textId="77777777" w:rsidR="00941CE1" w:rsidRPr="00217F0F" w:rsidRDefault="00801463">
      <w:pPr>
        <w:rPr>
          <w:strike/>
          <w:szCs w:val="24"/>
        </w:rPr>
      </w:pPr>
      <w:r w:rsidRPr="00217F0F">
        <w:rPr>
          <w:rStyle w:val="Strong"/>
          <w:szCs w:val="24"/>
        </w:rPr>
        <w:t xml:space="preserve">Conclusions: </w:t>
      </w:r>
      <w:r w:rsidRPr="00217F0F">
        <w:rPr>
          <w:szCs w:val="24"/>
        </w:rPr>
        <w:t>Our study shows that hepatitis E</w:t>
      </w:r>
      <w:r w:rsidR="00806161">
        <w:rPr>
          <w:szCs w:val="24"/>
        </w:rPr>
        <w:t xml:space="preserve"> incidence</w:t>
      </w:r>
      <w:r w:rsidRPr="00217F0F">
        <w:rPr>
          <w:szCs w:val="24"/>
        </w:rPr>
        <w:t xml:space="preserve"> is increasing, being usually self-limited and milder compared to hepatitis A. Ribavirin treatment seems to be beneficial in patients with preexisting conditions.</w:t>
      </w:r>
    </w:p>
    <w:p w14:paraId="52CF9464" w14:textId="77777777" w:rsidR="00941CE1" w:rsidRPr="00217F0F" w:rsidRDefault="00801463">
      <w:pPr>
        <w:pStyle w:val="Heading1"/>
        <w:rPr>
          <w:szCs w:val="24"/>
        </w:rPr>
      </w:pPr>
      <w:r w:rsidRPr="00217F0F">
        <w:rPr>
          <w:szCs w:val="24"/>
        </w:rPr>
        <w:t>Keywords</w:t>
      </w:r>
    </w:p>
    <w:p w14:paraId="007C8F3B" w14:textId="77777777" w:rsidR="00941CE1" w:rsidRPr="00217F0F" w:rsidRDefault="00801463">
      <w:pPr>
        <w:rPr>
          <w:szCs w:val="24"/>
        </w:rPr>
      </w:pPr>
      <w:r w:rsidRPr="00217F0F">
        <w:rPr>
          <w:szCs w:val="24"/>
        </w:rPr>
        <w:t>hepatitis e, hepatitis a, ribavirin</w:t>
      </w:r>
    </w:p>
    <w:p w14:paraId="458F882D" w14:textId="77777777" w:rsidR="00941CE1" w:rsidRPr="00217F0F" w:rsidRDefault="00801463">
      <w:pPr>
        <w:pStyle w:val="Heading1"/>
        <w:rPr>
          <w:szCs w:val="24"/>
        </w:rPr>
      </w:pPr>
      <w:r w:rsidRPr="00217F0F">
        <w:rPr>
          <w:szCs w:val="24"/>
        </w:rPr>
        <w:t>Background &amp; Aims</w:t>
      </w:r>
    </w:p>
    <w:p w14:paraId="2E67F39A" w14:textId="7A2AD856" w:rsidR="009502F4" w:rsidRDefault="00801463">
      <w:pPr>
        <w:rPr>
          <w:szCs w:val="24"/>
        </w:rPr>
      </w:pPr>
      <w:r w:rsidRPr="00217F0F">
        <w:rPr>
          <w:szCs w:val="24"/>
        </w:rPr>
        <w:t xml:space="preserve">Hepatitis E is an anthropozoonosis with typically mild evolution caused by the Hepatitis E virus (HEV), the </w:t>
      </w:r>
      <w:r w:rsidRPr="00217F0F">
        <w:rPr>
          <w:i/>
          <w:iCs/>
          <w:szCs w:val="24"/>
        </w:rPr>
        <w:t xml:space="preserve">Hepeviridae </w:t>
      </w:r>
      <w:r w:rsidRPr="00217F0F">
        <w:rPr>
          <w:szCs w:val="24"/>
        </w:rPr>
        <w:t xml:space="preserve">family, whose members infect humans and other mammals </w:t>
      </w:r>
      <w:r w:rsidR="00F805D5" w:rsidRPr="00217F0F">
        <w:rPr>
          <w:szCs w:val="24"/>
        </w:rPr>
        <w:fldChar w:fldCharType="begin"/>
      </w:r>
      <w:r w:rsidR="00217F0F">
        <w:rPr>
          <w:szCs w:val="24"/>
        </w:rPr>
        <w:instrText xml:space="preserve"> ADDIN ZOTERO_ITEM CSL_CITATION {"citationID":"7Mo81A6E","properties":{"formattedCitation":"[1, 2]","plainCitation":"[1, 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sidR="00F805D5" w:rsidRPr="00217F0F">
        <w:rPr>
          <w:szCs w:val="24"/>
        </w:rPr>
        <w:fldChar w:fldCharType="separate"/>
      </w:r>
      <w:r w:rsidR="00217F0F" w:rsidRPr="00217F0F">
        <w:t>[1, 2]</w:t>
      </w:r>
      <w:r w:rsidR="00F805D5" w:rsidRPr="00217F0F">
        <w:rPr>
          <w:szCs w:val="24"/>
        </w:rPr>
        <w:fldChar w:fldCharType="end"/>
      </w:r>
      <w:r w:rsidRPr="00217F0F">
        <w:rPr>
          <w:szCs w:val="24"/>
        </w:rPr>
        <w:t>. Genotypes 3 and 4 are the most common in Europe,</w:t>
      </w:r>
      <w:r w:rsidR="00806161">
        <w:rPr>
          <w:szCs w:val="24"/>
        </w:rPr>
        <w:t xml:space="preserve"> where</w:t>
      </w:r>
      <w:r w:rsidRPr="00217F0F">
        <w:rPr>
          <w:szCs w:val="24"/>
        </w:rPr>
        <w:t xml:space="preserve"> the reservoir of infection is represented by asymptomatic but highly infectious pigs and wild boars (</w:t>
      </w:r>
      <w:r w:rsidR="00806161">
        <w:rPr>
          <w:szCs w:val="24"/>
        </w:rPr>
        <w:t>with</w:t>
      </w:r>
      <w:r w:rsidR="00806161" w:rsidRPr="00217F0F">
        <w:rPr>
          <w:szCs w:val="24"/>
        </w:rPr>
        <w:t xml:space="preserve"> </w:t>
      </w:r>
      <w:r w:rsidRPr="00217F0F">
        <w:rPr>
          <w:szCs w:val="24"/>
        </w:rPr>
        <w:t xml:space="preserve">reproductive </w:t>
      </w:r>
      <w:r w:rsidR="00BD0FBD">
        <w:rPr>
          <w:szCs w:val="24"/>
        </w:rPr>
        <w:t>index</w:t>
      </w:r>
      <w:r w:rsidRPr="00217F0F">
        <w:rPr>
          <w:szCs w:val="24"/>
        </w:rPr>
        <w:t xml:space="preserve"> up to 8</w:t>
      </w:r>
      <w:r w:rsidR="00CC222A">
        <w:rPr>
          <w:szCs w:val="24"/>
        </w:rPr>
        <w:t>.8</w:t>
      </w:r>
      <w:r w:rsidRPr="00217F0F">
        <w:rPr>
          <w:szCs w:val="24"/>
        </w:rPr>
        <w:t xml:space="preserve">) </w:t>
      </w:r>
      <w:r w:rsidR="00F805D5" w:rsidRPr="00217F0F">
        <w:rPr>
          <w:szCs w:val="24"/>
        </w:rPr>
        <w:fldChar w:fldCharType="begin"/>
      </w:r>
      <w:r w:rsidRPr="00217F0F">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sidR="00F805D5" w:rsidRPr="00217F0F">
        <w:rPr>
          <w:szCs w:val="24"/>
        </w:rPr>
        <w:fldChar w:fldCharType="separate"/>
      </w:r>
      <w:r w:rsidR="00217F0F" w:rsidRPr="00217F0F">
        <w:rPr>
          <w:szCs w:val="24"/>
        </w:rPr>
        <w:t>[3–6]</w:t>
      </w:r>
      <w:r w:rsidR="00F805D5" w:rsidRPr="00217F0F">
        <w:rPr>
          <w:szCs w:val="24"/>
        </w:rPr>
        <w:fldChar w:fldCharType="end"/>
      </w:r>
      <w:r w:rsidRPr="00217F0F">
        <w:rPr>
          <w:szCs w:val="24"/>
        </w:rPr>
        <w:t xml:space="preserve">. </w:t>
      </w:r>
    </w:p>
    <w:p w14:paraId="64F9244C" w14:textId="77777777" w:rsidR="00E12CF9" w:rsidRPr="00A20FA3" w:rsidRDefault="009502F4">
      <w:pPr>
        <w:rPr>
          <w:szCs w:val="24"/>
          <w:lang w:val="en"/>
        </w:rPr>
      </w:pPr>
      <w:r w:rsidRPr="00A20FA3">
        <w:rPr>
          <w:szCs w:val="24"/>
          <w:lang w:val="en"/>
        </w:rPr>
        <w:t>Recent Romanian research found IgG</w:t>
      </w:r>
      <w:r w:rsidR="00E12CF9" w:rsidRPr="00A20FA3">
        <w:rPr>
          <w:szCs w:val="24"/>
          <w:lang w:val="en"/>
        </w:rPr>
        <w:t xml:space="preserve"> HEV</w:t>
      </w:r>
      <w:r w:rsidRPr="00A20FA3">
        <w:rPr>
          <w:szCs w:val="24"/>
          <w:lang w:val="en"/>
        </w:rPr>
        <w:t xml:space="preserve"> seroprevalence between 9.6% and 50% in farm</w:t>
      </w:r>
      <w:r w:rsidR="00E12CF9" w:rsidRPr="00A20FA3">
        <w:rPr>
          <w:szCs w:val="24"/>
          <w:lang w:val="en"/>
        </w:rPr>
        <w:t>,</w:t>
      </w:r>
      <w:r w:rsidRPr="00A20FA3">
        <w:rPr>
          <w:szCs w:val="24"/>
          <w:lang w:val="en"/>
        </w:rPr>
        <w:t xml:space="preserve"> backyard pigs and wild boars, mostly genotype 3</w:t>
      </w:r>
      <w:r w:rsidR="00E12CF9" w:rsidRPr="00A20FA3">
        <w:rPr>
          <w:szCs w:val="24"/>
          <w:lang w:val="en"/>
        </w:rPr>
        <w:t xml:space="preserve">. </w:t>
      </w:r>
    </w:p>
    <w:p w14:paraId="44F27125" w14:textId="77777777" w:rsidR="009502F4" w:rsidRDefault="00E12CF9">
      <w:pPr>
        <w:rPr>
          <w:szCs w:val="24"/>
        </w:rPr>
      </w:pPr>
      <w:r w:rsidRPr="00A20FA3">
        <w:rPr>
          <w:szCs w:val="24"/>
          <w:lang w:val="en"/>
        </w:rPr>
        <w:t>Romanian data on IgG HEV seroprevalence in humans is scarce: general population (</w:t>
      </w:r>
      <w:r w:rsidR="009502F4" w:rsidRPr="00A20FA3">
        <w:rPr>
          <w:szCs w:val="24"/>
          <w:lang w:val="en"/>
        </w:rPr>
        <w:t>5.</w:t>
      </w:r>
      <w:r w:rsidRPr="00A20FA3">
        <w:rPr>
          <w:szCs w:val="24"/>
          <w:lang w:val="en"/>
        </w:rPr>
        <w:t>9</w:t>
      </w:r>
      <w:r w:rsidR="009502F4" w:rsidRPr="00A20FA3">
        <w:rPr>
          <w:szCs w:val="24"/>
          <w:lang w:val="en"/>
        </w:rPr>
        <w:t xml:space="preserve">% </w:t>
      </w:r>
      <w:r w:rsidRPr="00A20FA3">
        <w:rPr>
          <w:szCs w:val="24"/>
          <w:lang w:val="en"/>
        </w:rPr>
        <w:t xml:space="preserve">- </w:t>
      </w:r>
      <w:r w:rsidR="009502F4" w:rsidRPr="00A20FA3">
        <w:rPr>
          <w:szCs w:val="24"/>
          <w:lang w:val="en"/>
        </w:rPr>
        <w:t>28%</w:t>
      </w:r>
      <w:r w:rsidRPr="00A20FA3">
        <w:rPr>
          <w:szCs w:val="24"/>
          <w:lang w:val="en"/>
        </w:rPr>
        <w:t>), students and medical staff (12.5-13.98%) and patients with hepatitis B or C (12%)</w:t>
      </w:r>
      <w:r w:rsidR="009502F4" w:rsidRPr="00A20FA3">
        <w:rPr>
          <w:szCs w:val="24"/>
          <w:lang w:val="en"/>
        </w:rPr>
        <w:t>.</w:t>
      </w:r>
      <w:r>
        <w:rPr>
          <w:color w:val="FF0000"/>
          <w:szCs w:val="24"/>
          <w:lang w:val="en"/>
        </w:rPr>
        <w:t xml:space="preserve"> </w:t>
      </w:r>
      <w:r w:rsidR="009502F4">
        <w:rPr>
          <w:color w:val="FF0000"/>
          <w:szCs w:val="24"/>
          <w:lang w:val="en"/>
        </w:rPr>
        <w:fldChar w:fldCharType="begin"/>
      </w:r>
      <w:r w:rsidR="009502F4">
        <w:rPr>
          <w:color w:val="FF0000"/>
          <w:szCs w:val="24"/>
          <w:lang w:val="en"/>
        </w:rPr>
        <w:instrText xml:space="preserve"> ADDIN ZOTERO_ITEM CSL_CITATION {"citationID":"hGbU5iD8","properties":{"formattedCitation":"[7]","plainCitation":"[7]","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sidR="009502F4">
        <w:rPr>
          <w:color w:val="FF0000"/>
          <w:szCs w:val="24"/>
          <w:lang w:val="en"/>
        </w:rPr>
        <w:fldChar w:fldCharType="separate"/>
      </w:r>
      <w:r w:rsidR="009502F4" w:rsidRPr="009502F4">
        <w:t>[7]</w:t>
      </w:r>
      <w:r w:rsidR="009502F4">
        <w:rPr>
          <w:color w:val="FF0000"/>
          <w:szCs w:val="24"/>
          <w:lang w:val="en"/>
        </w:rPr>
        <w:fldChar w:fldCharType="end"/>
      </w:r>
    </w:p>
    <w:p w14:paraId="23EB63BF" w14:textId="295FEC65" w:rsidR="00941CE1" w:rsidRPr="00217F0F" w:rsidRDefault="0000473F">
      <w:pPr>
        <w:rPr>
          <w:szCs w:val="24"/>
        </w:rPr>
      </w:pPr>
      <w:r>
        <w:rPr>
          <w:szCs w:val="24"/>
        </w:rPr>
        <w:t>In Europe, t</w:t>
      </w:r>
      <w:r w:rsidR="00801463" w:rsidRPr="00217F0F">
        <w:rPr>
          <w:szCs w:val="24"/>
        </w:rPr>
        <w:t xml:space="preserve">ransmission occurs through consumption of contaminated and undercooked pork </w:t>
      </w:r>
      <w:r w:rsidR="00806161">
        <w:rPr>
          <w:szCs w:val="24"/>
        </w:rPr>
        <w:t>or</w:t>
      </w:r>
      <w:r w:rsidR="00806161" w:rsidRPr="00217F0F">
        <w:rPr>
          <w:szCs w:val="24"/>
        </w:rPr>
        <w:t xml:space="preserve"> </w:t>
      </w:r>
      <w:r w:rsidR="00801463" w:rsidRPr="00217F0F">
        <w:rPr>
          <w:szCs w:val="24"/>
        </w:rPr>
        <w:t xml:space="preserve">other meat products </w:t>
      </w:r>
      <w:r w:rsidR="00F805D5" w:rsidRPr="00217F0F">
        <w:rPr>
          <w:szCs w:val="24"/>
        </w:rPr>
        <w:fldChar w:fldCharType="begin"/>
      </w:r>
      <w:r w:rsidR="009502F4">
        <w:rPr>
          <w:szCs w:val="24"/>
        </w:rPr>
        <w:instrText xml:space="preserve"> ADDIN ZOTERO_ITEM CSL_CITATION {"citationID":"u99c252L","properties":{"formattedCitation":"[8, 9]","plainCitation":"[8, 9]","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sidR="00F805D5" w:rsidRPr="00217F0F">
        <w:rPr>
          <w:szCs w:val="24"/>
        </w:rPr>
        <w:fldChar w:fldCharType="separate"/>
      </w:r>
      <w:r w:rsidR="009502F4" w:rsidRPr="009502F4">
        <w:t>[8, 9]</w:t>
      </w:r>
      <w:r w:rsidR="00F805D5" w:rsidRPr="00217F0F">
        <w:rPr>
          <w:szCs w:val="24"/>
        </w:rPr>
        <w:fldChar w:fldCharType="end"/>
      </w:r>
      <w:r w:rsidR="00801463" w:rsidRPr="00217F0F">
        <w:rPr>
          <w:szCs w:val="24"/>
        </w:rPr>
        <w:t xml:space="preserve"> but other transmission routes have </w:t>
      </w:r>
      <w:r w:rsidR="00806161">
        <w:rPr>
          <w:szCs w:val="24"/>
        </w:rPr>
        <w:t xml:space="preserve">also </w:t>
      </w:r>
      <w:r w:rsidR="00801463" w:rsidRPr="00217F0F">
        <w:rPr>
          <w:szCs w:val="24"/>
        </w:rPr>
        <w:t>been demonstrated (</w:t>
      </w:r>
      <w:r w:rsidRPr="00217F0F">
        <w:rPr>
          <w:szCs w:val="24"/>
        </w:rPr>
        <w:t xml:space="preserve">blood transfusions </w:t>
      </w:r>
      <w:r w:rsidRPr="00217F0F">
        <w:rPr>
          <w:szCs w:val="24"/>
        </w:rPr>
        <w:fldChar w:fldCharType="begin"/>
      </w:r>
      <w:r>
        <w:rPr>
          <w:szCs w:val="24"/>
        </w:rPr>
        <w:instrText xml:space="preserve"> ADDIN ZOTERO_ITEM CSL_CITATION {"citationID":"RkkZOEFz","properties":{"formattedCitation":"[10, 11]","plainCitation":"[10, 11]","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sidRPr="00217F0F">
        <w:rPr>
          <w:szCs w:val="24"/>
        </w:rPr>
        <w:fldChar w:fldCharType="separate"/>
      </w:r>
      <w:r w:rsidRPr="0000473F">
        <w:t>[10, 11]</w:t>
      </w:r>
      <w:r w:rsidRPr="00217F0F">
        <w:rPr>
          <w:szCs w:val="24"/>
        </w:rPr>
        <w:fldChar w:fldCharType="end"/>
      </w:r>
      <w:r w:rsidR="00801463" w:rsidRPr="00217F0F">
        <w:rPr>
          <w:szCs w:val="24"/>
        </w:rPr>
        <w:t xml:space="preserve">). Vegetable products are rarely associated with HEV in Europe, probably due to tight regulation of pig manure use in farming </w:t>
      </w:r>
      <w:r w:rsidR="00F805D5" w:rsidRPr="00217F0F">
        <w:rPr>
          <w:szCs w:val="24"/>
        </w:rPr>
        <w:fldChar w:fldCharType="begin"/>
      </w:r>
      <w:r>
        <w:rPr>
          <w:szCs w:val="24"/>
        </w:rPr>
        <w:instrText xml:space="preserve"> ADDIN ZOTERO_ITEM CSL_CITATION {"citationID":"WyfHTMUV","properties":{"formattedCitation":"[8, 12]","plainCitation":"[8, 12]","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sidR="00F805D5" w:rsidRPr="00217F0F">
        <w:rPr>
          <w:szCs w:val="24"/>
        </w:rPr>
        <w:fldChar w:fldCharType="separate"/>
      </w:r>
      <w:r w:rsidRPr="0000473F">
        <w:t>[8, 12]</w:t>
      </w:r>
      <w:r w:rsidR="00F805D5" w:rsidRPr="00217F0F">
        <w:rPr>
          <w:szCs w:val="24"/>
        </w:rPr>
        <w:fldChar w:fldCharType="end"/>
      </w:r>
      <w:r w:rsidR="00801463" w:rsidRPr="00217F0F">
        <w:rPr>
          <w:szCs w:val="24"/>
        </w:rPr>
        <w:t>.</w:t>
      </w:r>
      <w:r w:rsidR="00BD0FBD">
        <w:rPr>
          <w:szCs w:val="24"/>
        </w:rPr>
        <w:t xml:space="preserve"> </w:t>
      </w:r>
      <w:r>
        <w:rPr>
          <w:szCs w:val="24"/>
        </w:rPr>
        <w:t>G</w:t>
      </w:r>
      <w:r w:rsidR="00801463" w:rsidRPr="00217F0F">
        <w:rPr>
          <w:szCs w:val="24"/>
        </w:rPr>
        <w:t>enotypes</w:t>
      </w:r>
      <w:r>
        <w:rPr>
          <w:szCs w:val="24"/>
        </w:rPr>
        <w:t xml:space="preserve"> 3 and 4</w:t>
      </w:r>
      <w:r w:rsidR="00801463" w:rsidRPr="00217F0F">
        <w:rPr>
          <w:szCs w:val="24"/>
        </w:rPr>
        <w:t xml:space="preserve"> may </w:t>
      </w:r>
      <w:r w:rsidR="00E11825">
        <w:rPr>
          <w:szCs w:val="24"/>
        </w:rPr>
        <w:t>lead to</w:t>
      </w:r>
      <w:r w:rsidR="00801463" w:rsidRPr="00217F0F">
        <w:rPr>
          <w:szCs w:val="24"/>
        </w:rPr>
        <w:t xml:space="preserve"> chronic disease in immunocompromised patients </w:t>
      </w:r>
      <w:r w:rsidR="00F805D5" w:rsidRPr="00217F0F">
        <w:rPr>
          <w:szCs w:val="24"/>
        </w:rPr>
        <w:fldChar w:fldCharType="begin"/>
      </w:r>
      <w:r>
        <w:rPr>
          <w:szCs w:val="24"/>
        </w:rPr>
        <w:instrText xml:space="preserve"> ADDIN ZOTERO_ITEM CSL_CITATION {"citationID":"AN1LRKyY","properties":{"formattedCitation":"[5, 13]","plainCitation":"[5, 13]","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sidR="00F805D5" w:rsidRPr="00217F0F">
        <w:rPr>
          <w:szCs w:val="24"/>
        </w:rPr>
        <w:fldChar w:fldCharType="separate"/>
      </w:r>
      <w:r w:rsidRPr="0000473F">
        <w:t>[5, 13]</w:t>
      </w:r>
      <w:r w:rsidR="00F805D5" w:rsidRPr="00217F0F">
        <w:rPr>
          <w:szCs w:val="24"/>
        </w:rPr>
        <w:fldChar w:fldCharType="end"/>
      </w:r>
      <w:r w:rsidR="00BD0FBD">
        <w:rPr>
          <w:szCs w:val="24"/>
        </w:rPr>
        <w:t xml:space="preserve"> </w:t>
      </w:r>
      <w:r w:rsidR="00801463" w:rsidRPr="00217F0F">
        <w:rPr>
          <w:szCs w:val="24"/>
        </w:rPr>
        <w:t xml:space="preserve">yet, the majority of individuals are asymptomatic </w:t>
      </w:r>
      <w:r w:rsidR="00F805D5" w:rsidRPr="00217F0F">
        <w:rPr>
          <w:szCs w:val="24"/>
        </w:rPr>
        <w:fldChar w:fldCharType="begin"/>
      </w:r>
      <w:r>
        <w:rPr>
          <w:szCs w:val="24"/>
        </w:rPr>
        <w:instrText xml:space="preserve"> ADDIN ZOTERO_ITEM CSL_CITATION {"citationID":"iQ1Zk2IP","properties":{"formattedCitation":"[14]","plainCitation":"[14]","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00F805D5" w:rsidRPr="00217F0F">
        <w:rPr>
          <w:szCs w:val="24"/>
        </w:rPr>
        <w:fldChar w:fldCharType="separate"/>
      </w:r>
      <w:r w:rsidRPr="0000473F">
        <w:t>[14]</w:t>
      </w:r>
      <w:r w:rsidR="00F805D5" w:rsidRPr="00217F0F">
        <w:rPr>
          <w:szCs w:val="24"/>
        </w:rPr>
        <w:fldChar w:fldCharType="end"/>
      </w:r>
      <w:r w:rsidR="00801463" w:rsidRPr="00217F0F">
        <w:rPr>
          <w:szCs w:val="24"/>
        </w:rPr>
        <w:t xml:space="preserve">. </w:t>
      </w:r>
    </w:p>
    <w:p w14:paraId="303A525C" w14:textId="77777777" w:rsidR="0000473F" w:rsidRDefault="00801463">
      <w:pPr>
        <w:rPr>
          <w:szCs w:val="24"/>
        </w:rPr>
      </w:pPr>
      <w:r w:rsidRPr="00217F0F">
        <w:rPr>
          <w:szCs w:val="24"/>
        </w:rPr>
        <w:t>Genotypes 1 and 2 of HEV are obligate human pathogens</w:t>
      </w:r>
      <w:r w:rsidR="00806161">
        <w:rPr>
          <w:szCs w:val="24"/>
        </w:rPr>
        <w:t xml:space="preserve"> that only</w:t>
      </w:r>
      <w:r w:rsidR="00806161" w:rsidRPr="00217F0F">
        <w:rPr>
          <w:szCs w:val="24"/>
        </w:rPr>
        <w:t xml:space="preserve"> </w:t>
      </w:r>
      <w:r w:rsidRPr="00217F0F">
        <w:rPr>
          <w:szCs w:val="24"/>
        </w:rPr>
        <w:t xml:space="preserve">cause acute disease and are more common in developing countries: Asia (genotype 1), Africa (genotype 2) and Central America (both), being transmitted through fecal-oral route and contaminated water </w:t>
      </w:r>
      <w:r w:rsidR="00F805D5" w:rsidRPr="00217F0F">
        <w:rPr>
          <w:szCs w:val="24"/>
        </w:rPr>
        <w:fldChar w:fldCharType="begin"/>
      </w:r>
      <w:r w:rsidRPr="00217F0F">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F805D5" w:rsidRPr="00217F0F">
        <w:rPr>
          <w:szCs w:val="24"/>
        </w:rPr>
        <w:fldChar w:fldCharType="separate"/>
      </w:r>
      <w:r w:rsidR="00217F0F" w:rsidRPr="00217F0F">
        <w:t>[5]</w:t>
      </w:r>
      <w:r w:rsidR="00F805D5" w:rsidRPr="00217F0F">
        <w:rPr>
          <w:szCs w:val="24"/>
        </w:rPr>
        <w:fldChar w:fldCharType="end"/>
      </w:r>
      <w:r w:rsidRPr="00217F0F">
        <w:rPr>
          <w:szCs w:val="24"/>
        </w:rPr>
        <w:t>.</w:t>
      </w:r>
      <w:r w:rsidR="00BD0FBD">
        <w:rPr>
          <w:szCs w:val="24"/>
        </w:rPr>
        <w:t xml:space="preserve"> </w:t>
      </w:r>
    </w:p>
    <w:p w14:paraId="185E5EEC" w14:textId="0E7817EB" w:rsidR="00941CE1" w:rsidRPr="00217F0F" w:rsidRDefault="00801463">
      <w:pPr>
        <w:rPr>
          <w:szCs w:val="24"/>
        </w:rPr>
      </w:pPr>
      <w:r w:rsidRPr="00217F0F">
        <w:rPr>
          <w:szCs w:val="24"/>
        </w:rPr>
        <w:t xml:space="preserve">The number of laboratory-confirmed cases increased across Europe since 2006 to even more cases than hepatitis A in Germany, UK and France </w:t>
      </w:r>
      <w:r w:rsidR="00F805D5" w:rsidRPr="00217F0F">
        <w:rPr>
          <w:szCs w:val="24"/>
        </w:rPr>
        <w:fldChar w:fldCharType="begin"/>
      </w:r>
      <w:r w:rsidRPr="00217F0F">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sidR="00F805D5" w:rsidRPr="00217F0F">
        <w:rPr>
          <w:szCs w:val="24"/>
        </w:rPr>
        <w:fldChar w:fldCharType="separate"/>
      </w:r>
      <w:r w:rsidR="00217F0F" w:rsidRPr="00217F0F">
        <w:t>[3]</w:t>
      </w:r>
      <w:r w:rsidR="00F805D5" w:rsidRPr="00217F0F">
        <w:rPr>
          <w:szCs w:val="24"/>
        </w:rPr>
        <w:fldChar w:fldCharType="end"/>
      </w:r>
      <w:r w:rsidRPr="00217F0F">
        <w:rPr>
          <w:szCs w:val="24"/>
        </w:rPr>
        <w:t xml:space="preserve"> with an estimated </w:t>
      </w:r>
      <w:r w:rsidR="00806161">
        <w:rPr>
          <w:szCs w:val="24"/>
        </w:rPr>
        <w:t>two</w:t>
      </w:r>
      <w:r w:rsidR="00806161" w:rsidRPr="00217F0F">
        <w:rPr>
          <w:szCs w:val="24"/>
        </w:rPr>
        <w:t xml:space="preserve"> </w:t>
      </w:r>
      <w:r w:rsidRPr="00217F0F">
        <w:rPr>
          <w:szCs w:val="24"/>
        </w:rPr>
        <w:t xml:space="preserve">million locally acquired cases each year in Europe </w:t>
      </w:r>
      <w:r w:rsidR="00F805D5" w:rsidRPr="00217F0F">
        <w:rPr>
          <w:szCs w:val="24"/>
        </w:rPr>
        <w:fldChar w:fldCharType="begin"/>
      </w:r>
      <w:r w:rsidRPr="00217F0F">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F805D5" w:rsidRPr="00217F0F">
        <w:rPr>
          <w:szCs w:val="24"/>
        </w:rPr>
        <w:fldChar w:fldCharType="separate"/>
      </w:r>
      <w:r w:rsidR="00217F0F" w:rsidRPr="00217F0F">
        <w:t>[5]</w:t>
      </w:r>
      <w:r w:rsidR="00F805D5" w:rsidRPr="00217F0F">
        <w:rPr>
          <w:szCs w:val="24"/>
        </w:rPr>
        <w:fldChar w:fldCharType="end"/>
      </w:r>
      <w:r w:rsidRPr="00217F0F">
        <w:rPr>
          <w:szCs w:val="24"/>
        </w:rPr>
        <w:t>.</w:t>
      </w:r>
    </w:p>
    <w:p w14:paraId="776C309D" w14:textId="4EE2515B" w:rsidR="00941CE1" w:rsidRPr="00217F0F" w:rsidRDefault="00801463">
      <w:pPr>
        <w:rPr>
          <w:szCs w:val="24"/>
        </w:rPr>
      </w:pPr>
      <w:r w:rsidRPr="00217F0F">
        <w:rPr>
          <w:szCs w:val="24"/>
        </w:rPr>
        <w:t xml:space="preserve">HEV infects the liver but may be present in other organs (brain, kidney, placenta) </w:t>
      </w:r>
      <w:r w:rsidR="00F805D5" w:rsidRPr="00217F0F">
        <w:rPr>
          <w:szCs w:val="24"/>
        </w:rPr>
        <w:fldChar w:fldCharType="begin"/>
      </w:r>
      <w:r w:rsidR="0000473F">
        <w:rPr>
          <w:szCs w:val="24"/>
        </w:rPr>
        <w:instrText xml:space="preserve"> ADDIN ZOTERO_ITEM CSL_CITATION {"citationID":"s4DODlzB","properties":{"formattedCitation":"[15, 16]","plainCitation":"[15, 16]","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sidR="00F805D5" w:rsidRPr="00217F0F">
        <w:rPr>
          <w:szCs w:val="24"/>
        </w:rPr>
        <w:fldChar w:fldCharType="separate"/>
      </w:r>
      <w:r w:rsidR="0000473F" w:rsidRPr="0000473F">
        <w:t>[15, 16]</w:t>
      </w:r>
      <w:r w:rsidR="00F805D5" w:rsidRPr="00217F0F">
        <w:rPr>
          <w:szCs w:val="24"/>
        </w:rPr>
        <w:fldChar w:fldCharType="end"/>
      </w:r>
      <w:r w:rsidRPr="00217F0F">
        <w:rPr>
          <w:szCs w:val="24"/>
        </w:rPr>
        <w:t xml:space="preserve"> and </w:t>
      </w:r>
      <w:r w:rsidR="000F2CB7">
        <w:rPr>
          <w:szCs w:val="24"/>
        </w:rPr>
        <w:t xml:space="preserve">HEV </w:t>
      </w:r>
      <w:r w:rsidRPr="00217F0F">
        <w:rPr>
          <w:szCs w:val="24"/>
        </w:rPr>
        <w:t xml:space="preserve">RNA becomes detectable in blood and feces after 2-3 weeks post-exposure and lasting 3-6 weeks. After an incubation of 15-60 days, liver enzymes, </w:t>
      </w:r>
      <w:r w:rsidR="000F2CB7">
        <w:rPr>
          <w:szCs w:val="24"/>
        </w:rPr>
        <w:t xml:space="preserve">anti-HEV </w:t>
      </w:r>
      <w:r w:rsidRPr="00217F0F">
        <w:rPr>
          <w:szCs w:val="24"/>
        </w:rPr>
        <w:t xml:space="preserve">IgM and then </w:t>
      </w:r>
      <w:r w:rsidR="000F2CB7">
        <w:rPr>
          <w:szCs w:val="24"/>
        </w:rPr>
        <w:t xml:space="preserve">anti-HEV </w:t>
      </w:r>
      <w:r w:rsidRPr="00217F0F">
        <w:rPr>
          <w:szCs w:val="24"/>
        </w:rPr>
        <w:t xml:space="preserve">IgG levels increase marking the clinical onset. </w:t>
      </w:r>
      <w:r w:rsidR="000F2CB7">
        <w:rPr>
          <w:szCs w:val="24"/>
        </w:rPr>
        <w:t xml:space="preserve">Anti-HEV </w:t>
      </w:r>
      <w:r w:rsidRPr="00217F0F">
        <w:rPr>
          <w:szCs w:val="24"/>
        </w:rPr>
        <w:t xml:space="preserve">IgM </w:t>
      </w:r>
      <w:r w:rsidR="00BD0FBD">
        <w:rPr>
          <w:szCs w:val="24"/>
        </w:rPr>
        <w:t xml:space="preserve">antibodies </w:t>
      </w:r>
      <w:r w:rsidRPr="00217F0F">
        <w:rPr>
          <w:szCs w:val="24"/>
        </w:rPr>
        <w:t xml:space="preserve">may </w:t>
      </w:r>
      <w:r w:rsidRPr="00217F0F">
        <w:rPr>
          <w:szCs w:val="24"/>
        </w:rPr>
        <w:lastRenderedPageBreak/>
        <w:t xml:space="preserve">persist up to 1 year, </w:t>
      </w:r>
      <w:r w:rsidR="000F2CB7">
        <w:rPr>
          <w:szCs w:val="24"/>
        </w:rPr>
        <w:t xml:space="preserve">anti-HEV </w:t>
      </w:r>
      <w:r w:rsidRPr="00217F0F">
        <w:rPr>
          <w:szCs w:val="24"/>
        </w:rPr>
        <w:t>IgG are long-lasting and in immunosuppressed patients</w:t>
      </w:r>
      <w:r w:rsidR="00E11825">
        <w:rPr>
          <w:szCs w:val="24"/>
        </w:rPr>
        <w:t>,</w:t>
      </w:r>
      <w:r w:rsidRPr="00217F0F">
        <w:rPr>
          <w:szCs w:val="24"/>
        </w:rPr>
        <w:t xml:space="preserve"> </w:t>
      </w:r>
      <w:r w:rsidR="0000473F">
        <w:rPr>
          <w:szCs w:val="24"/>
        </w:rPr>
        <w:t xml:space="preserve">HEV </w:t>
      </w:r>
      <w:r w:rsidRPr="00217F0F">
        <w:rPr>
          <w:szCs w:val="24"/>
        </w:rPr>
        <w:t xml:space="preserve">RNA may be </w:t>
      </w:r>
      <w:r w:rsidR="00806161">
        <w:rPr>
          <w:szCs w:val="24"/>
        </w:rPr>
        <w:t>detectable for</w:t>
      </w:r>
      <w:r w:rsidR="00806161" w:rsidRPr="00217F0F">
        <w:rPr>
          <w:szCs w:val="24"/>
        </w:rPr>
        <w:t xml:space="preserve"> </w:t>
      </w:r>
      <w:r w:rsidR="00BD0FBD">
        <w:rPr>
          <w:szCs w:val="24"/>
        </w:rPr>
        <w:t xml:space="preserve">more than 6 months being </w:t>
      </w:r>
      <w:r w:rsidRPr="00217F0F">
        <w:rPr>
          <w:szCs w:val="24"/>
        </w:rPr>
        <w:t xml:space="preserve">considered chronic infection </w:t>
      </w:r>
      <w:r w:rsidR="00F805D5" w:rsidRPr="00217F0F">
        <w:rPr>
          <w:szCs w:val="24"/>
        </w:rPr>
        <w:fldChar w:fldCharType="begin"/>
      </w:r>
      <w:r w:rsidRPr="00217F0F">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F805D5" w:rsidRPr="00217F0F">
        <w:rPr>
          <w:szCs w:val="24"/>
        </w:rPr>
        <w:fldChar w:fldCharType="separate"/>
      </w:r>
      <w:r w:rsidR="00217F0F" w:rsidRPr="00217F0F">
        <w:t>[5]</w:t>
      </w:r>
      <w:r w:rsidR="00F805D5" w:rsidRPr="00217F0F">
        <w:rPr>
          <w:szCs w:val="24"/>
        </w:rPr>
        <w:fldChar w:fldCharType="end"/>
      </w:r>
      <w:r w:rsidRPr="00217F0F">
        <w:rPr>
          <w:szCs w:val="24"/>
        </w:rPr>
        <w:t xml:space="preserve">. </w:t>
      </w:r>
    </w:p>
    <w:p w14:paraId="0C91EFAC" w14:textId="0CF8BDDC" w:rsidR="00941CE1" w:rsidRPr="00217F0F" w:rsidRDefault="00801463">
      <w:pPr>
        <w:rPr>
          <w:szCs w:val="24"/>
        </w:rPr>
      </w:pPr>
      <w:r w:rsidRPr="00217F0F">
        <w:rPr>
          <w:szCs w:val="24"/>
        </w:rPr>
        <w:t xml:space="preserve">Risk factors for clinical manifestations include: male gender, age over 50 and preexisting liver disease </w:t>
      </w:r>
      <w:r w:rsidR="00F805D5" w:rsidRPr="00217F0F">
        <w:rPr>
          <w:szCs w:val="24"/>
        </w:rPr>
        <w:fldChar w:fldCharType="begin"/>
      </w:r>
      <w:r w:rsidR="0000473F">
        <w:rPr>
          <w:szCs w:val="24"/>
        </w:rPr>
        <w:instrText xml:space="preserve"> ADDIN ZOTERO_ITEM CSL_CITATION {"citationID":"lnAmkmJ1","properties":{"formattedCitation":"[8, 17]","plainCitation":"[8, 17]","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F805D5" w:rsidRPr="00217F0F">
        <w:rPr>
          <w:szCs w:val="24"/>
        </w:rPr>
        <w:fldChar w:fldCharType="separate"/>
      </w:r>
      <w:r w:rsidR="0000473F" w:rsidRPr="0000473F">
        <w:t>[8, 17]</w:t>
      </w:r>
      <w:r w:rsidR="00F805D5" w:rsidRPr="00217F0F">
        <w:rPr>
          <w:szCs w:val="24"/>
        </w:rPr>
        <w:fldChar w:fldCharType="end"/>
      </w:r>
      <w:r w:rsidRPr="00217F0F">
        <w:rPr>
          <w:szCs w:val="24"/>
        </w:rPr>
        <w:t xml:space="preserve">. Acute-on-chronic liver failure has considerable fatality but benefits from antiviral treatment (ribavirin, interferon) </w:t>
      </w:r>
      <w:r w:rsidR="00F805D5" w:rsidRPr="00217F0F">
        <w:rPr>
          <w:szCs w:val="24"/>
        </w:rPr>
        <w:fldChar w:fldCharType="begin"/>
      </w:r>
      <w:r w:rsidR="0000473F">
        <w:rPr>
          <w:szCs w:val="24"/>
        </w:rPr>
        <w:instrText xml:space="preserve"> ADDIN ZOTERO_ITEM CSL_CITATION {"citationID":"rhWevesB","properties":{"formattedCitation":"[18, 19]","plainCitation":"[18, 19]","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sidR="00F805D5" w:rsidRPr="00217F0F">
        <w:rPr>
          <w:szCs w:val="24"/>
        </w:rPr>
        <w:fldChar w:fldCharType="separate"/>
      </w:r>
      <w:r w:rsidR="0000473F" w:rsidRPr="0000473F">
        <w:t>[18, 19]</w:t>
      </w:r>
      <w:r w:rsidR="00F805D5" w:rsidRPr="00217F0F">
        <w:rPr>
          <w:szCs w:val="24"/>
        </w:rPr>
        <w:fldChar w:fldCharType="end"/>
      </w:r>
      <w:r w:rsidRPr="00217F0F">
        <w:rPr>
          <w:szCs w:val="24"/>
        </w:rPr>
        <w:t xml:space="preserve">. Occasionally, neurologic lesions in acute </w:t>
      </w:r>
      <w:r w:rsidR="00B24B3F">
        <w:rPr>
          <w:szCs w:val="24"/>
        </w:rPr>
        <w:t>hepatitis E</w:t>
      </w:r>
      <w:r w:rsidRPr="00217F0F">
        <w:rPr>
          <w:szCs w:val="24"/>
        </w:rPr>
        <w:t xml:space="preserve"> patients were reported and include</w:t>
      </w:r>
      <w:r w:rsidR="000F2CB7">
        <w:rPr>
          <w:szCs w:val="24"/>
        </w:rPr>
        <w:t>:</w:t>
      </w:r>
      <w:r w:rsidRPr="00217F0F">
        <w:rPr>
          <w:szCs w:val="24"/>
        </w:rPr>
        <w:t xml:space="preserve"> neuralgic amyotrophy, Bell palsy, Guillain-Barré syndrome, encephalitis and myelitis </w:t>
      </w:r>
      <w:r w:rsidR="00F805D5" w:rsidRPr="00217F0F">
        <w:rPr>
          <w:szCs w:val="24"/>
        </w:rPr>
        <w:fldChar w:fldCharType="begin"/>
      </w:r>
      <w:r w:rsidR="0000473F">
        <w:rPr>
          <w:szCs w:val="24"/>
        </w:rPr>
        <w:instrText xml:space="preserve"> ADDIN ZOTERO_ITEM CSL_CITATION {"citationID":"yWdZxiSX","properties":{"formattedCitation":"[20, 21]","plainCitation":"[20, 21]","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sidR="00F805D5" w:rsidRPr="00217F0F">
        <w:rPr>
          <w:szCs w:val="24"/>
        </w:rPr>
        <w:fldChar w:fldCharType="separate"/>
      </w:r>
      <w:r w:rsidR="0000473F" w:rsidRPr="0000473F">
        <w:t>[20, 21]</w:t>
      </w:r>
      <w:r w:rsidR="00F805D5" w:rsidRPr="00217F0F">
        <w:rPr>
          <w:szCs w:val="24"/>
        </w:rPr>
        <w:fldChar w:fldCharType="end"/>
      </w:r>
      <w:r w:rsidRPr="00217F0F">
        <w:rPr>
          <w:szCs w:val="24"/>
        </w:rPr>
        <w:t>. Chronic cases (HEV</w:t>
      </w:r>
      <w:r w:rsidR="000F2CB7">
        <w:rPr>
          <w:szCs w:val="24"/>
        </w:rPr>
        <w:t xml:space="preserve"> RNA</w:t>
      </w:r>
      <w:r w:rsidRPr="00217F0F">
        <w:rPr>
          <w:szCs w:val="24"/>
        </w:rPr>
        <w:t xml:space="preserve"> clearance failure after 6 months) have been reported in solid organ transplant recipients presenting long-lasting fatigue, elevated AST, ALT and γ-GT and sometimes negative anti-HEV IgM and IgG </w:t>
      </w:r>
      <w:r w:rsidR="00F805D5" w:rsidRPr="00217F0F">
        <w:rPr>
          <w:szCs w:val="24"/>
        </w:rPr>
        <w:fldChar w:fldCharType="begin"/>
      </w:r>
      <w:r w:rsidR="0000473F">
        <w:rPr>
          <w:szCs w:val="24"/>
        </w:rPr>
        <w:instrText xml:space="preserve"> ADDIN ZOTERO_ITEM CSL_CITATION {"citationID":"DrVSUC5g","properties":{"formattedCitation":"[13, 22, 23]","plainCitation":"[13, 22, 23]","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http://zotero.org/users/5985486/items/8EITKWC6"],"itemData":{"id":97,"type":"article-journal","title":"Characteristics of Autochthonous Hepatitis E Virus Infection in Solid‐Organ Transplant Recipients in France","container-title":"The Journal of Infec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t or pork products so as to reduce the risk of HEV infection and chronic liver disease.","DOI":"10.1086/655899","ISSN":"0022-1899, 1537-6613","journalAbbreviation":"J INFECT DIS","language":"en","author":[{"family":"Legrand‐Abravanel","given":"Florence"},{"family":"Kamar","given":"Nassim"},{"family":"Sandres‐Saune","given":"Karine"},{"family":"Garrouste","given":"Cyril"},{"family":"Dubois","given":"Martine"},{"family":"Mansuy","given":"Jean‐Michel"},{"family":"Muscari","given":"Fabrice"},{"family":"Sallusto","given":"Federico"},{"family":"Rostaing","given":"Lionel"},{"family":"Izopet","given":"Jacques"}],"issued":{"date-parts":[["2010",9,15]]}}}],"schema":"https://github.com/citation-style-language/schema/raw/master/csl-citation.json"} </w:instrText>
      </w:r>
      <w:r w:rsidR="00F805D5" w:rsidRPr="00217F0F">
        <w:rPr>
          <w:szCs w:val="24"/>
        </w:rPr>
        <w:fldChar w:fldCharType="separate"/>
      </w:r>
      <w:r w:rsidR="0000473F" w:rsidRPr="0000473F">
        <w:t>[13, 22, 23]</w:t>
      </w:r>
      <w:r w:rsidR="00F805D5" w:rsidRPr="00217F0F">
        <w:rPr>
          <w:szCs w:val="24"/>
        </w:rPr>
        <w:fldChar w:fldCharType="end"/>
      </w:r>
      <w:r w:rsidRPr="00217F0F">
        <w:rPr>
          <w:szCs w:val="24"/>
        </w:rPr>
        <w:t xml:space="preserve">. EASL recommends HEV testing in patients with the aforementioned pathologies, regardless of liver enzyme levels </w:t>
      </w:r>
      <w:r w:rsidR="00F805D5" w:rsidRPr="00217F0F">
        <w:rPr>
          <w:szCs w:val="24"/>
        </w:rPr>
        <w:fldChar w:fldCharType="begin"/>
      </w:r>
      <w:r w:rsidRPr="00217F0F">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00F805D5" w:rsidRPr="00217F0F">
        <w:rPr>
          <w:szCs w:val="24"/>
        </w:rPr>
        <w:fldChar w:fldCharType="separate"/>
      </w:r>
      <w:r w:rsidR="00217F0F" w:rsidRPr="00217F0F">
        <w:t>[5]</w:t>
      </w:r>
      <w:r w:rsidR="00F805D5" w:rsidRPr="00217F0F">
        <w:rPr>
          <w:szCs w:val="24"/>
        </w:rPr>
        <w:fldChar w:fldCharType="end"/>
      </w:r>
      <w:r w:rsidRPr="00217F0F">
        <w:rPr>
          <w:szCs w:val="24"/>
        </w:rPr>
        <w:t>.</w:t>
      </w:r>
    </w:p>
    <w:p w14:paraId="55A45E0B" w14:textId="77777777" w:rsidR="00941CE1" w:rsidRPr="00217F0F" w:rsidRDefault="00801463">
      <w:pPr>
        <w:rPr>
          <w:szCs w:val="24"/>
        </w:rPr>
      </w:pPr>
      <w:r w:rsidRPr="00217F0F">
        <w:rPr>
          <w:szCs w:val="24"/>
        </w:rPr>
        <w:t>According to Romanian regulations, all confirmed and suspected cases of acute viral hepatitis (A to E) should be admitted and treated in an appropriate hospital.</w:t>
      </w:r>
    </w:p>
    <w:p w14:paraId="1DB8AD8E" w14:textId="3D985333" w:rsidR="00941CE1" w:rsidRPr="00217F0F" w:rsidRDefault="00801463">
      <w:pPr>
        <w:rPr>
          <w:szCs w:val="24"/>
        </w:rPr>
      </w:pPr>
      <w:r w:rsidRPr="00217F0F">
        <w:rPr>
          <w:szCs w:val="24"/>
        </w:rPr>
        <w:t xml:space="preserve">Our objective </w:t>
      </w:r>
      <w:r w:rsidR="00E11825">
        <w:rPr>
          <w:szCs w:val="24"/>
        </w:rPr>
        <w:t>was</w:t>
      </w:r>
      <w:r w:rsidR="00E11825" w:rsidRPr="00217F0F">
        <w:rPr>
          <w:szCs w:val="24"/>
        </w:rPr>
        <w:t xml:space="preserve"> </w:t>
      </w:r>
      <w:r w:rsidRPr="00217F0F">
        <w:rPr>
          <w:szCs w:val="24"/>
        </w:rPr>
        <w:t xml:space="preserve">to describe all cases of HEV infection admitted in our hospital during the study period in comparison to all hepatitis A adult patients. We focused on patient characteristics that </w:t>
      </w:r>
      <w:r w:rsidR="00E11825">
        <w:rPr>
          <w:szCs w:val="24"/>
        </w:rPr>
        <w:t>were</w:t>
      </w:r>
      <w:r w:rsidR="00E11825" w:rsidRPr="00217F0F">
        <w:rPr>
          <w:szCs w:val="24"/>
        </w:rPr>
        <w:t xml:space="preserve"> </w:t>
      </w:r>
      <w:r w:rsidRPr="00217F0F">
        <w:rPr>
          <w:szCs w:val="24"/>
        </w:rPr>
        <w:t>available from our hospital’s electronic records.</w:t>
      </w:r>
    </w:p>
    <w:p w14:paraId="50E6E718" w14:textId="77777777" w:rsidR="00941CE1" w:rsidRPr="00217F0F" w:rsidRDefault="00801463">
      <w:pPr>
        <w:pStyle w:val="Heading1"/>
        <w:rPr>
          <w:szCs w:val="24"/>
        </w:rPr>
      </w:pPr>
      <w:r w:rsidRPr="00217F0F">
        <w:rPr>
          <w:szCs w:val="24"/>
        </w:rPr>
        <w:t>Methods</w:t>
      </w:r>
    </w:p>
    <w:p w14:paraId="453C5AA3" w14:textId="77777777" w:rsidR="00941CE1" w:rsidRPr="00217F0F" w:rsidRDefault="00801463">
      <w:pPr>
        <w:rPr>
          <w:szCs w:val="24"/>
        </w:rPr>
      </w:pPr>
      <w:r w:rsidRPr="00217F0F">
        <w:rPr>
          <w:szCs w:val="24"/>
        </w:rPr>
        <w:t>We performed a retrospective case-control study including all consecutive adult (&gt;18 years old) hepatitis E and A cases registered in our hospital</w:t>
      </w:r>
      <w:r w:rsidR="00B24B3F">
        <w:rPr>
          <w:szCs w:val="24"/>
        </w:rPr>
        <w:t>’s</w:t>
      </w:r>
      <w:r w:rsidRPr="00217F0F">
        <w:rPr>
          <w:szCs w:val="24"/>
        </w:rPr>
        <w:t xml:space="preserve"> (The Teaching Hospital of Infectious Diseases of Cluj-Napoca, Romania) electronic database starting from 2017 January 1 until 2019 August 30. Our institution serves the Transylvania region, but most patients live in Cluj County. All clinical departments within our hospital were considered similar regarding diagnosis and management of patients.</w:t>
      </w:r>
    </w:p>
    <w:p w14:paraId="60203C28" w14:textId="4F7FCC98" w:rsidR="00A20FA3" w:rsidRPr="00217F0F" w:rsidRDefault="00801463" w:rsidP="00A20FA3">
      <w:pPr>
        <w:rPr>
          <w:szCs w:val="24"/>
        </w:rPr>
      </w:pPr>
      <w:r w:rsidRPr="00217F0F">
        <w:rPr>
          <w:szCs w:val="24"/>
        </w:rPr>
        <w:t xml:space="preserve">Hepatitis A and E were diagnosed by qualitative anti-HAV and anti-HEV IgM respectively using </w:t>
      </w:r>
      <w:proofErr w:type="spellStart"/>
      <w:r w:rsidRPr="00217F0F">
        <w:rPr>
          <w:i/>
          <w:iCs/>
          <w:szCs w:val="24"/>
        </w:rPr>
        <w:t>bioMérieux</w:t>
      </w:r>
      <w:proofErr w:type="spellEnd"/>
      <w:r w:rsidRPr="00217F0F">
        <w:rPr>
          <w:i/>
          <w:iCs/>
          <w:szCs w:val="24"/>
        </w:rPr>
        <w:t xml:space="preserve"> VIDAS® Hepatitis panel</w:t>
      </w:r>
      <w:r w:rsidRPr="00217F0F">
        <w:rPr>
          <w:szCs w:val="24"/>
        </w:rPr>
        <w:t xml:space="preserve"> electrochemiluminescence immunoassays from blood samples </w:t>
      </w:r>
      <w:r w:rsidR="00F805D5" w:rsidRPr="00217F0F">
        <w:rPr>
          <w:szCs w:val="24"/>
        </w:rPr>
        <w:fldChar w:fldCharType="begin"/>
      </w:r>
      <w:r w:rsidR="0000473F">
        <w:rPr>
          <w:szCs w:val="24"/>
        </w:rPr>
        <w:instrText xml:space="preserve"> ADDIN ZOTERO_ITEM CSL_CITATION {"citationID":"ffjwbcZV","properties":{"formattedCitation":"[24]","plainCitation":"[24]","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sidR="00F805D5" w:rsidRPr="00217F0F">
        <w:rPr>
          <w:szCs w:val="24"/>
        </w:rPr>
        <w:fldChar w:fldCharType="separate"/>
      </w:r>
      <w:r w:rsidR="0000473F" w:rsidRPr="0000473F">
        <w:t>[24]</w:t>
      </w:r>
      <w:r w:rsidR="00F805D5" w:rsidRPr="00217F0F">
        <w:rPr>
          <w:szCs w:val="24"/>
        </w:rPr>
        <w:fldChar w:fldCharType="end"/>
      </w:r>
      <w:r w:rsidRPr="00217F0F">
        <w:rPr>
          <w:szCs w:val="24"/>
        </w:rPr>
        <w:t>.</w:t>
      </w:r>
    </w:p>
    <w:p w14:paraId="4FB0BF0B" w14:textId="77777777" w:rsidR="00A20FA3" w:rsidRPr="00217F0F" w:rsidRDefault="00A20FA3" w:rsidP="00A20FA3">
      <w:pPr>
        <w:rPr>
          <w:szCs w:val="24"/>
        </w:rPr>
      </w:pPr>
      <w:r w:rsidRPr="00217F0F">
        <w:rPr>
          <w:szCs w:val="24"/>
        </w:rPr>
        <w:t xml:space="preserve">Among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p>
    <w:p w14:paraId="4A9DF425" w14:textId="77777777" w:rsidR="00A20FA3" w:rsidRPr="00217F0F" w:rsidRDefault="00A20FA3" w:rsidP="00A20FA3">
      <w:pPr>
        <w:rPr>
          <w:szCs w:val="24"/>
        </w:rPr>
      </w:pPr>
      <w:r w:rsidRPr="00217F0F">
        <w:rPr>
          <w:szCs w:val="24"/>
        </w:rPr>
        <w:t xml:space="preserve">The </w:t>
      </w:r>
      <w:r>
        <w:rPr>
          <w:szCs w:val="24"/>
        </w:rPr>
        <w:t>three</w:t>
      </w:r>
      <w:r w:rsidRPr="00217F0F">
        <w:rPr>
          <w:szCs w:val="24"/>
        </w:rPr>
        <w:t xml:space="preserve"> deceased patients with acute-on-chronic end-stage liver disease with fulminant evolution and/or severe comorbidities did not receive etiologic treatment because of severe thrombocytopenia.</w:t>
      </w:r>
    </w:p>
    <w:p w14:paraId="28ABFF8B" w14:textId="77777777" w:rsidR="00A20FA3" w:rsidRPr="00217F0F" w:rsidRDefault="00A20FA3" w:rsidP="00A20FA3">
      <w:pPr>
        <w:rPr>
          <w:szCs w:val="24"/>
        </w:rPr>
      </w:pPr>
      <w:r w:rsidRPr="00217F0F">
        <w:rPr>
          <w:szCs w:val="24"/>
        </w:rPr>
        <w:t xml:space="preserve">Only 5 hepatitis A cases (3.3%) developed severe disease with coagulation abnormalities and received plasma products, all with favorable outcome. </w:t>
      </w:r>
      <w:r w:rsidRPr="008A7C14">
        <w:rPr>
          <w:color w:val="FF0000"/>
          <w:szCs w:val="24"/>
        </w:rPr>
        <w:t>Overall, more hepatitis E cases required additional treatment compared to hepatitis A despite apparent milder disease.</w:t>
      </w:r>
      <w:r w:rsidRPr="00217F0F">
        <w:rPr>
          <w:szCs w:val="24"/>
        </w:rPr>
        <w:t xml:space="preserve"> </w:t>
      </w:r>
    </w:p>
    <w:p w14:paraId="697731A3" w14:textId="3FEFD9B7" w:rsidR="00A20FA3" w:rsidRPr="00217F0F" w:rsidRDefault="00A20FA3" w:rsidP="00A20FA3">
      <w:pPr>
        <w:rPr>
          <w:szCs w:val="24"/>
        </w:rPr>
      </w:pPr>
      <w:r w:rsidRPr="00217F0F">
        <w:rPr>
          <w:szCs w:val="24"/>
        </w:rPr>
        <w:t>Our study had several limitations</w:t>
      </w:r>
      <w:r>
        <w:rPr>
          <w:szCs w:val="24"/>
        </w:rPr>
        <w:t>:</w:t>
      </w:r>
      <w:r w:rsidRPr="00217F0F">
        <w:rPr>
          <w:szCs w:val="24"/>
        </w:rPr>
        <w:t xml:space="preserve"> </w:t>
      </w:r>
      <w:r>
        <w:rPr>
          <w:szCs w:val="24"/>
        </w:rPr>
        <w:t>G</w:t>
      </w:r>
      <w:r w:rsidRPr="00217F0F">
        <w:rPr>
          <w:szCs w:val="24"/>
        </w:rPr>
        <w:t>enotyping was not possible, we presumed that genotypes 3 and 4</w:t>
      </w:r>
      <w:r>
        <w:rPr>
          <w:szCs w:val="24"/>
        </w:rPr>
        <w:t xml:space="preserve"> are involved</w:t>
      </w:r>
      <w:r w:rsidRPr="00217F0F">
        <w:rPr>
          <w:szCs w:val="24"/>
        </w:rPr>
        <w:t xml:space="preserve">, as </w:t>
      </w:r>
      <w:r>
        <w:rPr>
          <w:szCs w:val="24"/>
        </w:rPr>
        <w:t xml:space="preserve">showed the studies performed in Romania and </w:t>
      </w:r>
      <w:r w:rsidRPr="00217F0F">
        <w:rPr>
          <w:szCs w:val="24"/>
        </w:rPr>
        <w:t xml:space="preserve">elsewhere in Europe </w:t>
      </w:r>
      <w:r w:rsidRPr="00217F0F">
        <w:rPr>
          <w:szCs w:val="24"/>
        </w:rPr>
        <w:fldChar w:fldCharType="begin"/>
      </w:r>
      <w:r w:rsidRPr="00217F0F">
        <w:rPr>
          <w:szCs w:val="24"/>
        </w:rPr>
        <w:instrText xml:space="preserve"> ADDIN ZOTERO_ITEM CSL_CITATION {"citationID":"OanS5AdI","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Pr="008A7C14">
        <w:rPr>
          <w:color w:val="FF0000"/>
        </w:rPr>
        <w:t>[5</w:t>
      </w:r>
      <w:r w:rsidRPr="00217F0F">
        <w:t>]</w:t>
      </w:r>
      <w:r w:rsidRPr="00217F0F">
        <w:rPr>
          <w:szCs w:val="24"/>
        </w:rPr>
        <w:fldChar w:fldCharType="end"/>
      </w:r>
      <w:r w:rsidRPr="00217F0F">
        <w:rPr>
          <w:szCs w:val="24"/>
        </w:rPr>
        <w:t xml:space="preserve">. No reliable data on our patient’s alimentary habits was available but the assumption is that pork products are responsible for most cases in a similar manner to other European countries </w:t>
      </w:r>
      <w:r w:rsidRPr="00217F0F">
        <w:rPr>
          <w:szCs w:val="24"/>
        </w:rPr>
        <w:fldChar w:fldCharType="begin"/>
      </w:r>
      <w:r w:rsidR="00E5658D">
        <w:rPr>
          <w:szCs w:val="24"/>
        </w:rPr>
        <w:instrText xml:space="preserve"> ADDIN ZOTERO_ITEM CSL_CITATION {"citationID":"zeJ2pyqs","properties":{"formattedCitation":"[8]","plainCitation":"[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Pr="00217F0F">
        <w:rPr>
          <w:szCs w:val="24"/>
        </w:rPr>
        <w:fldChar w:fldCharType="separate"/>
      </w:r>
      <w:r w:rsidR="00E5658D" w:rsidRPr="00E5658D">
        <w:t>[8]</w:t>
      </w:r>
      <w:r w:rsidRPr="00217F0F">
        <w:rPr>
          <w:szCs w:val="24"/>
        </w:rPr>
        <w:fldChar w:fldCharType="end"/>
      </w:r>
      <w:r w:rsidRPr="00217F0F">
        <w:rPr>
          <w:szCs w:val="24"/>
        </w:rPr>
        <w:t>. Follow-up was not insured in all cases, which may have been valuable in measuring the rate of chronic HEV infection.</w:t>
      </w:r>
    </w:p>
    <w:p w14:paraId="1CB8389F" w14:textId="77777777" w:rsidR="00A20FA3" w:rsidRPr="00217F0F" w:rsidRDefault="00A20FA3" w:rsidP="00A20FA3">
      <w:pPr>
        <w:pStyle w:val="Heading1"/>
        <w:rPr>
          <w:szCs w:val="24"/>
        </w:rPr>
      </w:pPr>
      <w:r w:rsidRPr="00217F0F">
        <w:rPr>
          <w:szCs w:val="24"/>
        </w:rPr>
        <w:t>Conclusions</w:t>
      </w:r>
    </w:p>
    <w:p w14:paraId="6260EFA5" w14:textId="77777777" w:rsidR="00A20FA3" w:rsidRPr="00217F0F" w:rsidRDefault="00A20FA3" w:rsidP="00A20FA3">
      <w:pPr>
        <w:rPr>
          <w:szCs w:val="24"/>
        </w:rPr>
      </w:pPr>
      <w:r w:rsidRPr="00217F0F">
        <w:rPr>
          <w:szCs w:val="24"/>
        </w:rPr>
        <w:t xml:space="preserve">An increased number of hepatitis E cases were admitted to our </w:t>
      </w:r>
      <w:r>
        <w:rPr>
          <w:szCs w:val="24"/>
        </w:rPr>
        <w:t>hospital</w:t>
      </w:r>
      <w:r w:rsidRPr="00217F0F">
        <w:rPr>
          <w:szCs w:val="24"/>
        </w:rPr>
        <w:t xml:space="preserve"> in the last two years. Hepatitis E was generally milder than hepatitis A, more frequently found in older patients with preexisting conditions. Ribavirin treatment seems to be beneficial in patients with acute-on-chronic liver disease and immunosuppression.</w:t>
      </w:r>
    </w:p>
    <w:p w14:paraId="3BD67C83" w14:textId="77777777" w:rsidR="00A20FA3" w:rsidRPr="00217F0F" w:rsidRDefault="00A20FA3" w:rsidP="00A20FA3">
      <w:pPr>
        <w:pStyle w:val="Heading1"/>
        <w:rPr>
          <w:szCs w:val="24"/>
        </w:rPr>
      </w:pPr>
      <w:r w:rsidRPr="00217F0F">
        <w:rPr>
          <w:szCs w:val="24"/>
        </w:rPr>
        <w:lastRenderedPageBreak/>
        <w:t>References</w:t>
      </w:r>
    </w:p>
    <w:p w14:paraId="7B213B1D" w14:textId="77777777" w:rsidR="00E5658D" w:rsidRPr="00E5658D" w:rsidRDefault="00A20FA3" w:rsidP="00E5658D">
      <w:pPr>
        <w:pStyle w:val="Bibliography"/>
      </w:pPr>
      <w:r w:rsidRPr="00217F0F">
        <w:fldChar w:fldCharType="begin"/>
      </w:r>
      <w:r w:rsidR="00E5658D">
        <w:instrText xml:space="preserve"> ADDIN ZOTERO_BIBL {"uncited":[],"omitted":[],"custom":[]} CSL_BIBLIOGRAPHY </w:instrText>
      </w:r>
      <w:r w:rsidRPr="00217F0F">
        <w:fldChar w:fldCharType="separate"/>
      </w:r>
      <w:r w:rsidR="00E5658D" w:rsidRPr="00E5658D">
        <w:t xml:space="preserve">1. </w:t>
      </w:r>
      <w:r w:rsidR="00E5658D" w:rsidRPr="00E5658D">
        <w:tab/>
        <w:t xml:space="preserve">Purdy MA, Harrison TJ, Jameel S, Meng X-J, Okamoto H, Van der Poel WHM, Smith DB, ICTV Report Consortium (2017) ICTV Virus Taxonomy Profile: Hepeviridae. J Gen </w:t>
      </w:r>
      <w:proofErr w:type="spellStart"/>
      <w:r w:rsidR="00E5658D" w:rsidRPr="00E5658D">
        <w:t>Virol</w:t>
      </w:r>
      <w:proofErr w:type="spellEnd"/>
      <w:r w:rsidR="00E5658D" w:rsidRPr="00E5658D">
        <w:t xml:space="preserve"> 98:2645–2646</w:t>
      </w:r>
    </w:p>
    <w:p w14:paraId="44E5C1E5" w14:textId="77777777" w:rsidR="00E5658D" w:rsidRPr="00E5658D" w:rsidRDefault="00E5658D" w:rsidP="00E5658D">
      <w:pPr>
        <w:pStyle w:val="Bibliography"/>
      </w:pPr>
      <w:r w:rsidRPr="00E5658D">
        <w:t xml:space="preserve">2. </w:t>
      </w:r>
      <w:r w:rsidRPr="00E5658D">
        <w:tab/>
        <w:t xml:space="preserve">Smith DB, Simmonds P, members of the International Committee on the Taxonomy of Viruses Hepeviridae Study Group, Jameel S, Emerson SU, Harrison TJ, Meng X-J, Okamoto H, Van der Poel WHM, Purdy MA (2014) Consensus proposals for classification of the family Hepeviridae. J Gen </w:t>
      </w:r>
      <w:proofErr w:type="spellStart"/>
      <w:r w:rsidRPr="00E5658D">
        <w:t>Virol</w:t>
      </w:r>
      <w:proofErr w:type="spellEnd"/>
      <w:r w:rsidRPr="00E5658D">
        <w:t xml:space="preserve"> 95:2223–2232</w:t>
      </w:r>
    </w:p>
    <w:p w14:paraId="3D4C397F" w14:textId="77777777" w:rsidR="00E5658D" w:rsidRPr="00E5658D" w:rsidRDefault="00E5658D" w:rsidP="00E5658D">
      <w:pPr>
        <w:pStyle w:val="Bibliography"/>
      </w:pPr>
      <w:r w:rsidRPr="00E5658D">
        <w:t xml:space="preserve">3. </w:t>
      </w:r>
      <w:r w:rsidRPr="00E5658D">
        <w:tab/>
      </w:r>
      <w:proofErr w:type="spellStart"/>
      <w:r w:rsidRPr="00E5658D">
        <w:t>Adlhoch</w:t>
      </w:r>
      <w:proofErr w:type="spellEnd"/>
      <w:r w:rsidRPr="00E5658D">
        <w:t xml:space="preserve"> C, </w:t>
      </w:r>
      <w:proofErr w:type="spellStart"/>
      <w:r w:rsidRPr="00E5658D">
        <w:t>Avellon</w:t>
      </w:r>
      <w:proofErr w:type="spellEnd"/>
      <w:r w:rsidRPr="00E5658D">
        <w:t xml:space="preserve"> A, Baylis SA, et al (2016) Hepatitis E virus: Assessment of the epidemiological situation in humans in Europe, 2014/15. J Clin </w:t>
      </w:r>
      <w:proofErr w:type="spellStart"/>
      <w:r w:rsidRPr="00E5658D">
        <w:t>Virol</w:t>
      </w:r>
      <w:proofErr w:type="spellEnd"/>
      <w:r w:rsidRPr="00E5658D">
        <w:t xml:space="preserve"> 82:9–16</w:t>
      </w:r>
    </w:p>
    <w:p w14:paraId="304685AB" w14:textId="77777777" w:rsidR="00E5658D" w:rsidRPr="00E5658D" w:rsidRDefault="00E5658D" w:rsidP="00E5658D">
      <w:pPr>
        <w:pStyle w:val="Bibliography"/>
      </w:pPr>
      <w:r w:rsidRPr="00E5658D">
        <w:t xml:space="preserve">4. </w:t>
      </w:r>
      <w:r w:rsidRPr="00E5658D">
        <w:tab/>
      </w:r>
      <w:proofErr w:type="spellStart"/>
      <w:r w:rsidRPr="00E5658D">
        <w:t>Bouwknegt</w:t>
      </w:r>
      <w:proofErr w:type="spellEnd"/>
      <w:r w:rsidRPr="00E5658D">
        <w:t xml:space="preserve"> M, </w:t>
      </w:r>
      <w:proofErr w:type="spellStart"/>
      <w:r w:rsidRPr="00E5658D">
        <w:t>Frankena</w:t>
      </w:r>
      <w:proofErr w:type="spellEnd"/>
      <w:r w:rsidRPr="00E5658D">
        <w:t xml:space="preserve"> K, </w:t>
      </w:r>
      <w:proofErr w:type="spellStart"/>
      <w:r w:rsidRPr="00E5658D">
        <w:t>Rutjes</w:t>
      </w:r>
      <w:proofErr w:type="spellEnd"/>
      <w:r w:rsidRPr="00E5658D">
        <w:t xml:space="preserve"> SA, </w:t>
      </w:r>
      <w:proofErr w:type="spellStart"/>
      <w:r w:rsidRPr="00E5658D">
        <w:t>Wellenberg</w:t>
      </w:r>
      <w:proofErr w:type="spellEnd"/>
      <w:r w:rsidRPr="00E5658D">
        <w:t xml:space="preserve"> GJ, de </w:t>
      </w:r>
      <w:proofErr w:type="spellStart"/>
      <w:r w:rsidRPr="00E5658D">
        <w:t>Roda</w:t>
      </w:r>
      <w:proofErr w:type="spellEnd"/>
      <w:r w:rsidRPr="00E5658D">
        <w:t xml:space="preserve"> </w:t>
      </w:r>
      <w:proofErr w:type="spellStart"/>
      <w:r w:rsidRPr="00E5658D">
        <w:t>Husman</w:t>
      </w:r>
      <w:proofErr w:type="spellEnd"/>
      <w:r w:rsidRPr="00E5658D">
        <w:t xml:space="preserve"> AM, van der Poel WHM, de Jong MCM (2008) Estimation of hepatitis E virus transmission among pigs due to contact-exposure. Vet Res 39:40</w:t>
      </w:r>
    </w:p>
    <w:p w14:paraId="1C82C45E" w14:textId="77777777" w:rsidR="00E5658D" w:rsidRPr="00E5658D" w:rsidRDefault="00E5658D" w:rsidP="00E5658D">
      <w:pPr>
        <w:pStyle w:val="Bibliography"/>
      </w:pPr>
      <w:r w:rsidRPr="00E5658D">
        <w:t xml:space="preserve">5. </w:t>
      </w:r>
      <w:r w:rsidRPr="00E5658D">
        <w:tab/>
        <w:t xml:space="preserve">Dalton HR, </w:t>
      </w:r>
      <w:proofErr w:type="spellStart"/>
      <w:r w:rsidRPr="00E5658D">
        <w:t>Kamar</w:t>
      </w:r>
      <w:proofErr w:type="spellEnd"/>
      <w:r w:rsidRPr="00E5658D">
        <w:t xml:space="preserve"> N, Baylis SA, </w:t>
      </w:r>
      <w:proofErr w:type="spellStart"/>
      <w:r w:rsidRPr="00E5658D">
        <w:t>Moradpour</w:t>
      </w:r>
      <w:proofErr w:type="spellEnd"/>
      <w:r w:rsidRPr="00E5658D">
        <w:t xml:space="preserve"> D, </w:t>
      </w:r>
      <w:proofErr w:type="spellStart"/>
      <w:r w:rsidRPr="00E5658D">
        <w:t>Wedemeyer</w:t>
      </w:r>
      <w:proofErr w:type="spellEnd"/>
      <w:r w:rsidRPr="00E5658D">
        <w:t xml:space="preserve"> H, Negro F (2018) EASL Clinical Practice Guidelines on hepatitis E virus infection. J </w:t>
      </w:r>
      <w:proofErr w:type="spellStart"/>
      <w:r w:rsidRPr="00E5658D">
        <w:t>Hepatol</w:t>
      </w:r>
      <w:proofErr w:type="spellEnd"/>
      <w:r w:rsidRPr="00E5658D">
        <w:t xml:space="preserve"> 68:1256–1271</w:t>
      </w:r>
    </w:p>
    <w:p w14:paraId="5FB41C6B" w14:textId="77777777" w:rsidR="00E5658D" w:rsidRPr="00E5658D" w:rsidRDefault="00E5658D" w:rsidP="00E5658D">
      <w:pPr>
        <w:pStyle w:val="Bibliography"/>
      </w:pPr>
      <w:r w:rsidRPr="00E5658D">
        <w:t xml:space="preserve">6. </w:t>
      </w:r>
      <w:r w:rsidRPr="00E5658D">
        <w:tab/>
      </w:r>
      <w:proofErr w:type="spellStart"/>
      <w:r w:rsidRPr="00E5658D">
        <w:t>Rutjes</w:t>
      </w:r>
      <w:proofErr w:type="spellEnd"/>
      <w:r w:rsidRPr="00E5658D">
        <w:t xml:space="preserve"> SA, </w:t>
      </w:r>
      <w:proofErr w:type="spellStart"/>
      <w:r w:rsidRPr="00E5658D">
        <w:t>Lodder</w:t>
      </w:r>
      <w:proofErr w:type="spellEnd"/>
      <w:r w:rsidRPr="00E5658D">
        <w:t xml:space="preserve"> WJ, </w:t>
      </w:r>
      <w:proofErr w:type="spellStart"/>
      <w:r w:rsidRPr="00E5658D">
        <w:t>Lodder</w:t>
      </w:r>
      <w:proofErr w:type="spellEnd"/>
      <w:r w:rsidRPr="00E5658D">
        <w:t xml:space="preserve">-Verschoor F, van den Berg HHJL, </w:t>
      </w:r>
      <w:proofErr w:type="spellStart"/>
      <w:r w:rsidRPr="00E5658D">
        <w:t>Vennema</w:t>
      </w:r>
      <w:proofErr w:type="spellEnd"/>
      <w:r w:rsidRPr="00E5658D">
        <w:t xml:space="preserve"> H, </w:t>
      </w:r>
      <w:proofErr w:type="spellStart"/>
      <w:r w:rsidRPr="00E5658D">
        <w:t>Duizer</w:t>
      </w:r>
      <w:proofErr w:type="spellEnd"/>
      <w:r w:rsidRPr="00E5658D">
        <w:t xml:space="preserve"> E, Koopmans M, </w:t>
      </w:r>
      <w:proofErr w:type="spellStart"/>
      <w:r w:rsidRPr="00E5658D">
        <w:t>Husman</w:t>
      </w:r>
      <w:proofErr w:type="spellEnd"/>
      <w:r w:rsidRPr="00E5658D">
        <w:t xml:space="preserve"> AM de R (2009) Sources of Hepatitis E Virus Genotype 3 in the Netherlands. </w:t>
      </w:r>
      <w:proofErr w:type="spellStart"/>
      <w:r w:rsidRPr="00E5658D">
        <w:t>Emerg</w:t>
      </w:r>
      <w:proofErr w:type="spellEnd"/>
      <w:r w:rsidRPr="00E5658D">
        <w:t xml:space="preserve"> Infect Dis 15:381–387</w:t>
      </w:r>
    </w:p>
    <w:p w14:paraId="1BB31FA5" w14:textId="77777777" w:rsidR="00E5658D" w:rsidRPr="00E5658D" w:rsidRDefault="00E5658D" w:rsidP="00E5658D">
      <w:pPr>
        <w:pStyle w:val="Bibliography"/>
      </w:pPr>
      <w:r w:rsidRPr="00E5658D">
        <w:t xml:space="preserve">7. </w:t>
      </w:r>
      <w:r w:rsidRPr="00E5658D">
        <w:tab/>
      </w:r>
      <w:proofErr w:type="spellStart"/>
      <w:r w:rsidRPr="00E5658D">
        <w:t>Mrzljak</w:t>
      </w:r>
      <w:proofErr w:type="spellEnd"/>
      <w:r w:rsidRPr="00E5658D">
        <w:t xml:space="preserve"> A, </w:t>
      </w:r>
      <w:proofErr w:type="spellStart"/>
      <w:r w:rsidRPr="00E5658D">
        <w:t>Dinjar-Kujundzic</w:t>
      </w:r>
      <w:proofErr w:type="spellEnd"/>
      <w:r w:rsidRPr="00E5658D">
        <w:t xml:space="preserve"> P, </w:t>
      </w:r>
      <w:proofErr w:type="spellStart"/>
      <w:r w:rsidRPr="00E5658D">
        <w:t>Jemersic</w:t>
      </w:r>
      <w:proofErr w:type="spellEnd"/>
      <w:r w:rsidRPr="00E5658D">
        <w:t xml:space="preserve"> L, </w:t>
      </w:r>
      <w:proofErr w:type="spellStart"/>
      <w:r w:rsidRPr="00E5658D">
        <w:t>Prpic</w:t>
      </w:r>
      <w:proofErr w:type="spellEnd"/>
      <w:r w:rsidRPr="00E5658D">
        <w:t xml:space="preserve"> J, </w:t>
      </w:r>
      <w:proofErr w:type="spellStart"/>
      <w:r w:rsidRPr="00E5658D">
        <w:t>Barbic</w:t>
      </w:r>
      <w:proofErr w:type="spellEnd"/>
      <w:r w:rsidRPr="00E5658D">
        <w:t xml:space="preserve"> L, </w:t>
      </w:r>
      <w:proofErr w:type="spellStart"/>
      <w:r w:rsidRPr="00E5658D">
        <w:t>Savic</w:t>
      </w:r>
      <w:proofErr w:type="spellEnd"/>
      <w:r w:rsidRPr="00E5658D">
        <w:t xml:space="preserve"> V, </w:t>
      </w:r>
      <w:proofErr w:type="spellStart"/>
      <w:r w:rsidRPr="00E5658D">
        <w:t>Stevanovic</w:t>
      </w:r>
      <w:proofErr w:type="spellEnd"/>
      <w:r w:rsidRPr="00E5658D">
        <w:t xml:space="preserve"> V, </w:t>
      </w:r>
      <w:proofErr w:type="spellStart"/>
      <w:r w:rsidRPr="00E5658D">
        <w:t>Vilibic-Cavlek</w:t>
      </w:r>
      <w:proofErr w:type="spellEnd"/>
      <w:r w:rsidRPr="00E5658D">
        <w:t xml:space="preserve"> T (2019) Epidemiology of hepatitis E in South-East Europe in the “One Health” concept. World J Gastroenterol 25:3168–3182</w:t>
      </w:r>
    </w:p>
    <w:p w14:paraId="41D1D090" w14:textId="77777777" w:rsidR="00E5658D" w:rsidRPr="00E5658D" w:rsidRDefault="00E5658D" w:rsidP="00E5658D">
      <w:pPr>
        <w:pStyle w:val="Bibliography"/>
      </w:pPr>
      <w:r w:rsidRPr="00E5658D">
        <w:t xml:space="preserve">8. </w:t>
      </w:r>
      <w:r w:rsidRPr="00E5658D">
        <w:tab/>
        <w:t xml:space="preserve">Faber M, Askar M, Stark K (2018) Case-control study on risk factors for acute hepatitis E in Germany, 2012 to 2014. </w:t>
      </w:r>
      <w:proofErr w:type="spellStart"/>
      <w:r w:rsidRPr="00E5658D">
        <w:t>Eurosurveillance</w:t>
      </w:r>
      <w:proofErr w:type="spellEnd"/>
      <w:r w:rsidRPr="00E5658D">
        <w:t>. https://doi.org/10.2807/1560-7917.ES.2018.23.19.17-00469</w:t>
      </w:r>
    </w:p>
    <w:p w14:paraId="293AF310" w14:textId="77777777" w:rsidR="00E5658D" w:rsidRPr="00E5658D" w:rsidRDefault="00E5658D" w:rsidP="00E5658D">
      <w:pPr>
        <w:pStyle w:val="Bibliography"/>
      </w:pPr>
      <w:r w:rsidRPr="00E5658D">
        <w:t xml:space="preserve">9. </w:t>
      </w:r>
      <w:r w:rsidRPr="00E5658D">
        <w:tab/>
      </w:r>
      <w:proofErr w:type="spellStart"/>
      <w:r w:rsidRPr="00E5658D">
        <w:t>Renou</w:t>
      </w:r>
      <w:proofErr w:type="spellEnd"/>
      <w:r w:rsidRPr="00E5658D">
        <w:t xml:space="preserve"> C, Roque-Afonso A-M, </w:t>
      </w:r>
      <w:proofErr w:type="spellStart"/>
      <w:r w:rsidRPr="00E5658D">
        <w:t>Pavio</w:t>
      </w:r>
      <w:proofErr w:type="spellEnd"/>
      <w:r w:rsidRPr="00E5658D">
        <w:t xml:space="preserve"> N (2014) Foodborne Transmission of Hepatitis E Virus from Raw Pork Liver Sausage, France. </w:t>
      </w:r>
      <w:proofErr w:type="spellStart"/>
      <w:r w:rsidRPr="00E5658D">
        <w:t>Emerg</w:t>
      </w:r>
      <w:proofErr w:type="spellEnd"/>
      <w:r w:rsidRPr="00E5658D">
        <w:t xml:space="preserve"> Infect Dis 20:1945–1947</w:t>
      </w:r>
    </w:p>
    <w:p w14:paraId="558B82FB" w14:textId="77777777" w:rsidR="00E5658D" w:rsidRPr="00E5658D" w:rsidRDefault="00E5658D" w:rsidP="00E5658D">
      <w:pPr>
        <w:pStyle w:val="Bibliography"/>
      </w:pPr>
      <w:r w:rsidRPr="00E5658D">
        <w:t xml:space="preserve">10. </w:t>
      </w:r>
      <w:r w:rsidRPr="00E5658D">
        <w:tab/>
        <w:t xml:space="preserve">Boxall E, </w:t>
      </w:r>
      <w:proofErr w:type="spellStart"/>
      <w:r w:rsidRPr="00E5658D">
        <w:t>Herborn</w:t>
      </w:r>
      <w:proofErr w:type="spellEnd"/>
      <w:r w:rsidRPr="00E5658D">
        <w:t xml:space="preserve"> A, </w:t>
      </w:r>
      <w:proofErr w:type="spellStart"/>
      <w:r w:rsidRPr="00E5658D">
        <w:t>Kochethu</w:t>
      </w:r>
      <w:proofErr w:type="spellEnd"/>
      <w:r w:rsidRPr="00E5658D">
        <w:t xml:space="preserve"> G, Pratt G, Adams D, Ijaz S, Teo C-G (2006) Transfusion-transmitted hepatitis E in a “</w:t>
      </w:r>
      <w:proofErr w:type="spellStart"/>
      <w:r w:rsidRPr="00E5658D">
        <w:t>nonhyperendemic</w:t>
      </w:r>
      <w:proofErr w:type="spellEnd"/>
      <w:r w:rsidRPr="00E5658D">
        <w:t xml:space="preserve">” country. </w:t>
      </w:r>
      <w:proofErr w:type="spellStart"/>
      <w:r w:rsidRPr="00E5658D">
        <w:t>Transfus</w:t>
      </w:r>
      <w:proofErr w:type="spellEnd"/>
      <w:r w:rsidRPr="00E5658D">
        <w:t xml:space="preserve"> Med 16:79–83</w:t>
      </w:r>
    </w:p>
    <w:p w14:paraId="642CACAD" w14:textId="77777777" w:rsidR="00E5658D" w:rsidRPr="00E5658D" w:rsidRDefault="00E5658D" w:rsidP="00E5658D">
      <w:pPr>
        <w:pStyle w:val="Bibliography"/>
      </w:pPr>
      <w:r w:rsidRPr="00E5658D">
        <w:t xml:space="preserve">11. </w:t>
      </w:r>
      <w:r w:rsidRPr="00E5658D">
        <w:tab/>
      </w:r>
      <w:proofErr w:type="spellStart"/>
      <w:r w:rsidRPr="00E5658D">
        <w:t>Matsubayashi</w:t>
      </w:r>
      <w:proofErr w:type="spellEnd"/>
      <w:r w:rsidRPr="00E5658D">
        <w:t xml:space="preserve"> K, Kang J-H, Sakata H, et al (2008) A case of transfusion-transmitted hepatitis E caused by blood from a donor infected with hepatitis E virus via zoonotic food-borne route. Transfusion (Paris) 48:1368–1375</w:t>
      </w:r>
    </w:p>
    <w:p w14:paraId="20E94C5B" w14:textId="77777777" w:rsidR="00E5658D" w:rsidRPr="00E5658D" w:rsidRDefault="00E5658D" w:rsidP="00E5658D">
      <w:pPr>
        <w:pStyle w:val="Bibliography"/>
      </w:pPr>
      <w:r w:rsidRPr="00E5658D">
        <w:t xml:space="preserve">12. </w:t>
      </w:r>
      <w:r w:rsidRPr="00E5658D">
        <w:tab/>
      </w:r>
      <w:proofErr w:type="spellStart"/>
      <w:r w:rsidRPr="00E5658D">
        <w:t>Loyon</w:t>
      </w:r>
      <w:proofErr w:type="spellEnd"/>
      <w:r w:rsidRPr="00E5658D">
        <w:t xml:space="preserve"> L (2018) Overview of Animal Manure Management for Beef, Pig, and Poultry Farms in France. Front Sustain Food Syst 2:36</w:t>
      </w:r>
    </w:p>
    <w:p w14:paraId="3122FAED" w14:textId="77777777" w:rsidR="00E5658D" w:rsidRPr="00E5658D" w:rsidRDefault="00E5658D" w:rsidP="00E5658D">
      <w:pPr>
        <w:pStyle w:val="Bibliography"/>
      </w:pPr>
      <w:r w:rsidRPr="00E5658D">
        <w:t xml:space="preserve">13. </w:t>
      </w:r>
      <w:r w:rsidRPr="00E5658D">
        <w:tab/>
      </w:r>
      <w:proofErr w:type="spellStart"/>
      <w:r w:rsidRPr="00E5658D">
        <w:t>Kamar</w:t>
      </w:r>
      <w:proofErr w:type="spellEnd"/>
      <w:r w:rsidRPr="00E5658D">
        <w:t xml:space="preserve"> N, </w:t>
      </w:r>
      <w:proofErr w:type="spellStart"/>
      <w:r w:rsidRPr="00E5658D">
        <w:t>Garrouste</w:t>
      </w:r>
      <w:proofErr w:type="spellEnd"/>
      <w:r w:rsidRPr="00E5658D">
        <w:t xml:space="preserve"> C, </w:t>
      </w:r>
      <w:proofErr w:type="spellStart"/>
      <w:r w:rsidRPr="00E5658D">
        <w:t>Haagsma</w:t>
      </w:r>
      <w:proofErr w:type="spellEnd"/>
      <w:r w:rsidRPr="00E5658D">
        <w:t xml:space="preserve"> EB, et al (2011) Factors Associated </w:t>
      </w:r>
      <w:proofErr w:type="gramStart"/>
      <w:r w:rsidRPr="00E5658D">
        <w:t>With</w:t>
      </w:r>
      <w:proofErr w:type="gramEnd"/>
      <w:r w:rsidRPr="00E5658D">
        <w:t xml:space="preserve"> Chronic Hepatitis in Patients With Hepatitis E Virus Infection Who Have Received Solid Organ Transplants. Gastroenterology 140:1481–1489</w:t>
      </w:r>
    </w:p>
    <w:p w14:paraId="260134F5" w14:textId="77777777" w:rsidR="00E5658D" w:rsidRPr="00E5658D" w:rsidRDefault="00E5658D" w:rsidP="00E5658D">
      <w:pPr>
        <w:pStyle w:val="Bibliography"/>
      </w:pPr>
      <w:r w:rsidRPr="00E5658D">
        <w:lastRenderedPageBreak/>
        <w:t xml:space="preserve">14. </w:t>
      </w:r>
      <w:r w:rsidRPr="00E5658D">
        <w:tab/>
        <w:t xml:space="preserve">Zhang S, Chen C, Peng J, et al (2017) Investigation of underlying comorbidities as risk factors for symptomatic human hepatitis E virus infection. Aliment </w:t>
      </w:r>
      <w:proofErr w:type="spellStart"/>
      <w:r w:rsidRPr="00E5658D">
        <w:t>Pharmacol</w:t>
      </w:r>
      <w:proofErr w:type="spellEnd"/>
      <w:r w:rsidRPr="00E5658D">
        <w:t xml:space="preserve"> </w:t>
      </w:r>
      <w:proofErr w:type="spellStart"/>
      <w:r w:rsidRPr="00E5658D">
        <w:t>Ther</w:t>
      </w:r>
      <w:proofErr w:type="spellEnd"/>
      <w:r w:rsidRPr="00E5658D">
        <w:t xml:space="preserve"> 45:701–713</w:t>
      </w:r>
    </w:p>
    <w:p w14:paraId="17597333" w14:textId="77777777" w:rsidR="00E5658D" w:rsidRPr="00E5658D" w:rsidRDefault="00E5658D" w:rsidP="00E5658D">
      <w:pPr>
        <w:pStyle w:val="Bibliography"/>
      </w:pPr>
      <w:r w:rsidRPr="00E5658D">
        <w:t xml:space="preserve">15. </w:t>
      </w:r>
      <w:r w:rsidRPr="00E5658D">
        <w:tab/>
      </w:r>
      <w:proofErr w:type="spellStart"/>
      <w:r w:rsidRPr="00E5658D">
        <w:t>Debing</w:t>
      </w:r>
      <w:proofErr w:type="spellEnd"/>
      <w:r w:rsidRPr="00E5658D">
        <w:t xml:space="preserve"> Y, </w:t>
      </w:r>
      <w:proofErr w:type="spellStart"/>
      <w:r w:rsidRPr="00E5658D">
        <w:t>Moradpour</w:t>
      </w:r>
      <w:proofErr w:type="spellEnd"/>
      <w:r w:rsidRPr="00E5658D">
        <w:t xml:space="preserve"> D, </w:t>
      </w:r>
      <w:proofErr w:type="spellStart"/>
      <w:r w:rsidRPr="00E5658D">
        <w:t>Neyts</w:t>
      </w:r>
      <w:proofErr w:type="spellEnd"/>
      <w:r w:rsidRPr="00E5658D">
        <w:t xml:space="preserve"> J, </w:t>
      </w:r>
      <w:proofErr w:type="spellStart"/>
      <w:r w:rsidRPr="00E5658D">
        <w:t>Gouttenoire</w:t>
      </w:r>
      <w:proofErr w:type="spellEnd"/>
      <w:r w:rsidRPr="00E5658D">
        <w:t xml:space="preserve"> J (2016) Update on hepatitis E virology: Implications for clinical practice. J </w:t>
      </w:r>
      <w:proofErr w:type="spellStart"/>
      <w:r w:rsidRPr="00E5658D">
        <w:t>Hepatol</w:t>
      </w:r>
      <w:proofErr w:type="spellEnd"/>
      <w:r w:rsidRPr="00E5658D">
        <w:t xml:space="preserve"> 65:200–212</w:t>
      </w:r>
    </w:p>
    <w:p w14:paraId="5DA516FC" w14:textId="77777777" w:rsidR="00E5658D" w:rsidRPr="00E5658D" w:rsidRDefault="00E5658D" w:rsidP="00E5658D">
      <w:pPr>
        <w:pStyle w:val="Bibliography"/>
      </w:pPr>
      <w:r w:rsidRPr="00E5658D">
        <w:t xml:space="preserve">16. </w:t>
      </w:r>
      <w:r w:rsidRPr="00E5658D">
        <w:tab/>
      </w:r>
      <w:proofErr w:type="spellStart"/>
      <w:r w:rsidRPr="00E5658D">
        <w:t>Pischke</w:t>
      </w:r>
      <w:proofErr w:type="spellEnd"/>
      <w:r w:rsidRPr="00E5658D">
        <w:t xml:space="preserve"> S, </w:t>
      </w:r>
      <w:proofErr w:type="spellStart"/>
      <w:r w:rsidRPr="00E5658D">
        <w:t>Hartl</w:t>
      </w:r>
      <w:proofErr w:type="spellEnd"/>
      <w:r w:rsidRPr="00E5658D">
        <w:t xml:space="preserve"> J, Pas SD, Lohse AW, Jacobs BC, Van der </w:t>
      </w:r>
      <w:proofErr w:type="spellStart"/>
      <w:r w:rsidRPr="00E5658D">
        <w:t>Eijk</w:t>
      </w:r>
      <w:proofErr w:type="spellEnd"/>
      <w:r w:rsidRPr="00E5658D">
        <w:t xml:space="preserve"> AA (2017) Hepatitis E virus: Infection beyond the liver? J </w:t>
      </w:r>
      <w:proofErr w:type="spellStart"/>
      <w:r w:rsidRPr="00E5658D">
        <w:t>Hepatol</w:t>
      </w:r>
      <w:proofErr w:type="spellEnd"/>
      <w:r w:rsidRPr="00E5658D">
        <w:t xml:space="preserve"> 66:1082–1095</w:t>
      </w:r>
    </w:p>
    <w:p w14:paraId="216FA8E0" w14:textId="77777777" w:rsidR="00E5658D" w:rsidRPr="00E5658D" w:rsidRDefault="00E5658D" w:rsidP="00E5658D">
      <w:pPr>
        <w:pStyle w:val="Bibliography"/>
      </w:pPr>
      <w:r w:rsidRPr="00E5658D">
        <w:t xml:space="preserve">17. </w:t>
      </w:r>
      <w:r w:rsidRPr="00E5658D">
        <w:tab/>
        <w:t xml:space="preserve">Dalton HR, </w:t>
      </w:r>
      <w:proofErr w:type="spellStart"/>
      <w:r w:rsidRPr="00E5658D">
        <w:t>Stableforth</w:t>
      </w:r>
      <w:proofErr w:type="spellEnd"/>
      <w:r w:rsidRPr="00E5658D">
        <w:t xml:space="preserve"> W, Thurairajah P, et al (2008) Autochthonous hepatitis E in Southwest England: natural history, complications and seasonal variation, and hepatitis E virus IgG seroprevalence in blood donors, the elderly and patients with chronic liver disease: Eur J Gastroenterol </w:t>
      </w:r>
      <w:proofErr w:type="spellStart"/>
      <w:r w:rsidRPr="00E5658D">
        <w:t>Hepatol</w:t>
      </w:r>
      <w:proofErr w:type="spellEnd"/>
      <w:r w:rsidRPr="00E5658D">
        <w:t xml:space="preserve"> 20:784–790</w:t>
      </w:r>
    </w:p>
    <w:p w14:paraId="53AE5F5B" w14:textId="77777777" w:rsidR="00E5658D" w:rsidRPr="00E5658D" w:rsidRDefault="00E5658D" w:rsidP="00E5658D">
      <w:pPr>
        <w:pStyle w:val="Bibliography"/>
      </w:pPr>
      <w:r w:rsidRPr="00E5658D">
        <w:t xml:space="preserve">18. </w:t>
      </w:r>
      <w:r w:rsidRPr="00E5658D">
        <w:tab/>
        <w:t xml:space="preserve">Goyal R, Kumar A, Panda SK, Paul SB, Acharya SK (2012) Ribavirin therapy for hepatitis E virus-induced acute on chronic liver failure: a preliminary report. </w:t>
      </w:r>
      <w:proofErr w:type="spellStart"/>
      <w:r w:rsidRPr="00E5658D">
        <w:t>Antivir</w:t>
      </w:r>
      <w:proofErr w:type="spellEnd"/>
      <w:r w:rsidRPr="00E5658D">
        <w:t xml:space="preserve"> </w:t>
      </w:r>
      <w:proofErr w:type="spellStart"/>
      <w:r w:rsidRPr="00E5658D">
        <w:t>Ther</w:t>
      </w:r>
      <w:proofErr w:type="spellEnd"/>
      <w:r w:rsidRPr="00E5658D">
        <w:t xml:space="preserve"> 17:1091–1096</w:t>
      </w:r>
    </w:p>
    <w:p w14:paraId="638D18EC" w14:textId="77777777" w:rsidR="00E5658D" w:rsidRPr="00E5658D" w:rsidRDefault="00E5658D" w:rsidP="00E5658D">
      <w:pPr>
        <w:pStyle w:val="Bibliography"/>
      </w:pPr>
      <w:r w:rsidRPr="00E5658D">
        <w:t xml:space="preserve">19. </w:t>
      </w:r>
      <w:r w:rsidRPr="00E5658D">
        <w:tab/>
      </w:r>
      <w:proofErr w:type="spellStart"/>
      <w:r w:rsidRPr="00E5658D">
        <w:t>Péron</w:t>
      </w:r>
      <w:proofErr w:type="spellEnd"/>
      <w:r w:rsidRPr="00E5658D">
        <w:t xml:space="preserve"> JM, Dalton H, </w:t>
      </w:r>
      <w:proofErr w:type="spellStart"/>
      <w:r w:rsidRPr="00E5658D">
        <w:t>Izopet</w:t>
      </w:r>
      <w:proofErr w:type="spellEnd"/>
      <w:r w:rsidRPr="00E5658D">
        <w:t xml:space="preserve"> J, </w:t>
      </w:r>
      <w:proofErr w:type="spellStart"/>
      <w:r w:rsidRPr="00E5658D">
        <w:t>Kamar</w:t>
      </w:r>
      <w:proofErr w:type="spellEnd"/>
      <w:r w:rsidRPr="00E5658D">
        <w:t xml:space="preserve"> N (2011) Acute autochthonous hepatitis E in western patients with underlying chronic liver disease: A role for ribavirin? J </w:t>
      </w:r>
      <w:proofErr w:type="spellStart"/>
      <w:r w:rsidRPr="00E5658D">
        <w:t>Hepatol</w:t>
      </w:r>
      <w:proofErr w:type="spellEnd"/>
      <w:r w:rsidRPr="00E5658D">
        <w:t xml:space="preserve"> 54:1323–1324</w:t>
      </w:r>
    </w:p>
    <w:p w14:paraId="37020108" w14:textId="77777777" w:rsidR="00E5658D" w:rsidRPr="00E5658D" w:rsidRDefault="00E5658D" w:rsidP="00E5658D">
      <w:pPr>
        <w:pStyle w:val="Bibliography"/>
      </w:pPr>
      <w:r w:rsidRPr="00E5658D">
        <w:t xml:space="preserve">20. </w:t>
      </w:r>
      <w:r w:rsidRPr="00E5658D">
        <w:tab/>
        <w:t xml:space="preserve">Dalton HR, </w:t>
      </w:r>
      <w:proofErr w:type="spellStart"/>
      <w:r w:rsidRPr="00E5658D">
        <w:t>Kamar</w:t>
      </w:r>
      <w:proofErr w:type="spellEnd"/>
      <w:r w:rsidRPr="00E5658D">
        <w:t xml:space="preserve"> N, van </w:t>
      </w:r>
      <w:proofErr w:type="spellStart"/>
      <w:r w:rsidRPr="00E5658D">
        <w:t>Eijk</w:t>
      </w:r>
      <w:proofErr w:type="spellEnd"/>
      <w:r w:rsidRPr="00E5658D">
        <w:t xml:space="preserve"> JJJ, Mclean BN, Cintas P, Bendall RP, Jacobs BC (2016) Hepatitis E virus and neurological injury. Nat Rev Neurol 12:77–85</w:t>
      </w:r>
    </w:p>
    <w:p w14:paraId="62EE6DF0" w14:textId="77777777" w:rsidR="00E5658D" w:rsidRPr="00E5658D" w:rsidRDefault="00E5658D" w:rsidP="00E5658D">
      <w:pPr>
        <w:pStyle w:val="Bibliography"/>
      </w:pPr>
      <w:r w:rsidRPr="00E5658D">
        <w:t xml:space="preserve">21. </w:t>
      </w:r>
      <w:r w:rsidRPr="00E5658D">
        <w:tab/>
        <w:t xml:space="preserve">Jha AK, </w:t>
      </w:r>
      <w:proofErr w:type="spellStart"/>
      <w:r w:rsidRPr="00E5658D">
        <w:t>Nijhawan</w:t>
      </w:r>
      <w:proofErr w:type="spellEnd"/>
      <w:r w:rsidRPr="00E5658D">
        <w:t xml:space="preserve"> S, </w:t>
      </w:r>
      <w:proofErr w:type="spellStart"/>
      <w:r w:rsidRPr="00E5658D">
        <w:t>Nepalia</w:t>
      </w:r>
      <w:proofErr w:type="spellEnd"/>
      <w:r w:rsidRPr="00E5658D">
        <w:t xml:space="preserve"> S, </w:t>
      </w:r>
      <w:proofErr w:type="spellStart"/>
      <w:r w:rsidRPr="00E5658D">
        <w:t>Suchismita</w:t>
      </w:r>
      <w:proofErr w:type="spellEnd"/>
      <w:r w:rsidRPr="00E5658D">
        <w:t xml:space="preserve"> A (2012) Association of Bell’s Palsy with Hepatitis E Virus Infection: A Rare Entity. J Clin Exp </w:t>
      </w:r>
      <w:proofErr w:type="spellStart"/>
      <w:r w:rsidRPr="00E5658D">
        <w:t>Hepatol</w:t>
      </w:r>
      <w:proofErr w:type="spellEnd"/>
      <w:r w:rsidRPr="00E5658D">
        <w:t xml:space="preserve"> 2:88–90</w:t>
      </w:r>
    </w:p>
    <w:p w14:paraId="6FFC8ED0" w14:textId="77777777" w:rsidR="00E5658D" w:rsidRPr="00E5658D" w:rsidRDefault="00E5658D" w:rsidP="00E5658D">
      <w:pPr>
        <w:pStyle w:val="Bibliography"/>
      </w:pPr>
      <w:r w:rsidRPr="00E5658D">
        <w:t xml:space="preserve">22. </w:t>
      </w:r>
      <w:r w:rsidRPr="00E5658D">
        <w:tab/>
      </w:r>
      <w:proofErr w:type="spellStart"/>
      <w:r w:rsidRPr="00E5658D">
        <w:t>Gérolami</w:t>
      </w:r>
      <w:proofErr w:type="spellEnd"/>
      <w:r w:rsidRPr="00E5658D">
        <w:t xml:space="preserve"> R, </w:t>
      </w:r>
      <w:proofErr w:type="spellStart"/>
      <w:r w:rsidRPr="00E5658D">
        <w:t>Moal</w:t>
      </w:r>
      <w:proofErr w:type="spellEnd"/>
      <w:r w:rsidRPr="00E5658D">
        <w:t xml:space="preserve"> V, Colson P (2008) Chronic Hepatitis E with Cirrhosis in a Kidney-Transplant Recipient. N </w:t>
      </w:r>
      <w:proofErr w:type="spellStart"/>
      <w:r w:rsidRPr="00E5658D">
        <w:t>Engl</w:t>
      </w:r>
      <w:proofErr w:type="spellEnd"/>
      <w:r w:rsidRPr="00E5658D">
        <w:t xml:space="preserve"> J Med 358:859–860</w:t>
      </w:r>
    </w:p>
    <w:p w14:paraId="46FFC0B7" w14:textId="77777777" w:rsidR="00E5658D" w:rsidRPr="00E5658D" w:rsidRDefault="00E5658D" w:rsidP="00E5658D">
      <w:pPr>
        <w:pStyle w:val="Bibliography"/>
      </w:pPr>
      <w:r w:rsidRPr="00E5658D">
        <w:t xml:space="preserve">23. </w:t>
      </w:r>
      <w:r w:rsidRPr="00E5658D">
        <w:tab/>
        <w:t xml:space="preserve">Legrand‐Abravanel F, </w:t>
      </w:r>
      <w:proofErr w:type="spellStart"/>
      <w:r w:rsidRPr="00E5658D">
        <w:t>Kamar</w:t>
      </w:r>
      <w:proofErr w:type="spellEnd"/>
      <w:r w:rsidRPr="00E5658D">
        <w:t xml:space="preserve"> N, </w:t>
      </w:r>
      <w:proofErr w:type="spellStart"/>
      <w:r w:rsidRPr="00E5658D">
        <w:t>Sandres‐Saune</w:t>
      </w:r>
      <w:proofErr w:type="spellEnd"/>
      <w:r w:rsidRPr="00E5658D">
        <w:t xml:space="preserve"> K, </w:t>
      </w:r>
      <w:proofErr w:type="spellStart"/>
      <w:r w:rsidRPr="00E5658D">
        <w:t>Garrouste</w:t>
      </w:r>
      <w:proofErr w:type="spellEnd"/>
      <w:r w:rsidRPr="00E5658D">
        <w:t xml:space="preserve"> C, Dubois M, </w:t>
      </w:r>
      <w:proofErr w:type="spellStart"/>
      <w:r w:rsidRPr="00E5658D">
        <w:t>Mansuy</w:t>
      </w:r>
      <w:proofErr w:type="spellEnd"/>
      <w:r w:rsidRPr="00E5658D">
        <w:t xml:space="preserve"> J, </w:t>
      </w:r>
      <w:proofErr w:type="spellStart"/>
      <w:r w:rsidRPr="00E5658D">
        <w:t>Muscari</w:t>
      </w:r>
      <w:proofErr w:type="spellEnd"/>
      <w:r w:rsidRPr="00E5658D">
        <w:t xml:space="preserve"> F, </w:t>
      </w:r>
      <w:proofErr w:type="spellStart"/>
      <w:r w:rsidRPr="00E5658D">
        <w:t>Sallusto</w:t>
      </w:r>
      <w:proofErr w:type="spellEnd"/>
      <w:r w:rsidRPr="00E5658D">
        <w:t xml:space="preserve"> F, </w:t>
      </w:r>
      <w:proofErr w:type="spellStart"/>
      <w:r w:rsidRPr="00E5658D">
        <w:t>Rostaing</w:t>
      </w:r>
      <w:proofErr w:type="spellEnd"/>
      <w:r w:rsidRPr="00E5658D">
        <w:t xml:space="preserve"> L, </w:t>
      </w:r>
      <w:proofErr w:type="spellStart"/>
      <w:r w:rsidRPr="00E5658D">
        <w:t>Izopet</w:t>
      </w:r>
      <w:proofErr w:type="spellEnd"/>
      <w:r w:rsidRPr="00E5658D">
        <w:t xml:space="preserve"> J (2010) Characteristics of Autochthonous Hepatitis E Virus Infection in Solid‐Organ Transplant Recipients in France. J Infect Dis 202:835–844</w:t>
      </w:r>
    </w:p>
    <w:p w14:paraId="5C910FC2" w14:textId="77777777" w:rsidR="00E5658D" w:rsidRPr="00E5658D" w:rsidRDefault="00E5658D" w:rsidP="00E5658D">
      <w:pPr>
        <w:pStyle w:val="Bibliography"/>
      </w:pPr>
      <w:r w:rsidRPr="00E5658D">
        <w:t xml:space="preserve">24. </w:t>
      </w:r>
      <w:r w:rsidRPr="00E5658D">
        <w:tab/>
        <w:t xml:space="preserve">VIDAS® Hepatitis panel. In: </w:t>
      </w:r>
      <w:proofErr w:type="spellStart"/>
      <w:r w:rsidRPr="00E5658D">
        <w:t>BioMérieux</w:t>
      </w:r>
      <w:proofErr w:type="spellEnd"/>
      <w:r w:rsidRPr="00E5658D">
        <w:t xml:space="preserve"> Clin. Diagn. Routine and confirmation testing of Hepatitis A, B, C and E. Accessed 22 Sep 2019</w:t>
      </w:r>
    </w:p>
    <w:p w14:paraId="11618014" w14:textId="4416792A" w:rsidR="00941CE1" w:rsidRPr="00217F0F" w:rsidRDefault="00A20FA3" w:rsidP="00A20FA3">
      <w:pPr>
        <w:rPr>
          <w:szCs w:val="24"/>
        </w:rPr>
      </w:pPr>
      <w:r w:rsidRPr="00217F0F">
        <w:rPr>
          <w:szCs w:val="24"/>
        </w:rPr>
        <w:fldChar w:fldCharType="end"/>
      </w:r>
    </w:p>
    <w:sectPr w:rsidR="00941CE1" w:rsidRPr="00217F0F" w:rsidSect="007B541A">
      <w:endnotePr>
        <w:numFmt w:val="decimal"/>
      </w:endnotePr>
      <w:pgSz w:w="11906" w:h="16838"/>
      <w:pgMar w:top="1440" w:right="1440" w:bottom="1440" w:left="1440" w:header="720" w:footer="720"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C7DE5" w14:textId="77777777" w:rsidR="00DB500B" w:rsidRDefault="00DB500B">
      <w:r>
        <w:separator/>
      </w:r>
    </w:p>
  </w:endnote>
  <w:endnote w:type="continuationSeparator" w:id="0">
    <w:p w14:paraId="5441B522" w14:textId="77777777" w:rsidR="00DB500B" w:rsidRDefault="00DB50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A6CF0" w14:textId="77777777" w:rsidR="00DB500B" w:rsidRDefault="00DB500B">
      <w:r>
        <w:separator/>
      </w:r>
    </w:p>
  </w:footnote>
  <w:footnote w:type="continuationSeparator" w:id="0">
    <w:p w14:paraId="7AB15A1D" w14:textId="77777777" w:rsidR="00DB500B" w:rsidRDefault="00DB500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qNaAKqIFFss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473F"/>
    <w:rsid w:val="00005080"/>
    <w:rsid w:val="00016C7C"/>
    <w:rsid w:val="000219FB"/>
    <w:rsid w:val="0003157D"/>
    <w:rsid w:val="00034566"/>
    <w:rsid w:val="00040C8E"/>
    <w:rsid w:val="00042235"/>
    <w:rsid w:val="0005431C"/>
    <w:rsid w:val="000A3CC1"/>
    <w:rsid w:val="000B2B5A"/>
    <w:rsid w:val="000B5B24"/>
    <w:rsid w:val="000F2CB7"/>
    <w:rsid w:val="000F2FB2"/>
    <w:rsid w:val="00123F79"/>
    <w:rsid w:val="001265C0"/>
    <w:rsid w:val="00150657"/>
    <w:rsid w:val="00150AED"/>
    <w:rsid w:val="001841CE"/>
    <w:rsid w:val="001A55FA"/>
    <w:rsid w:val="001B1CF6"/>
    <w:rsid w:val="001B242D"/>
    <w:rsid w:val="001B54A6"/>
    <w:rsid w:val="001D34BD"/>
    <w:rsid w:val="001F425C"/>
    <w:rsid w:val="001F6AF3"/>
    <w:rsid w:val="00205760"/>
    <w:rsid w:val="00217F0F"/>
    <w:rsid w:val="00245EB3"/>
    <w:rsid w:val="002701D3"/>
    <w:rsid w:val="00284E7B"/>
    <w:rsid w:val="00292DD6"/>
    <w:rsid w:val="002B6972"/>
    <w:rsid w:val="002D55D9"/>
    <w:rsid w:val="00312C34"/>
    <w:rsid w:val="0033091D"/>
    <w:rsid w:val="00344F89"/>
    <w:rsid w:val="00360E28"/>
    <w:rsid w:val="00394E3E"/>
    <w:rsid w:val="00395D21"/>
    <w:rsid w:val="003B225E"/>
    <w:rsid w:val="003C226D"/>
    <w:rsid w:val="003D725E"/>
    <w:rsid w:val="003E1554"/>
    <w:rsid w:val="003F762E"/>
    <w:rsid w:val="00404ED6"/>
    <w:rsid w:val="0045098A"/>
    <w:rsid w:val="004619F5"/>
    <w:rsid w:val="0048342C"/>
    <w:rsid w:val="004B0E7F"/>
    <w:rsid w:val="004E6BA9"/>
    <w:rsid w:val="004F44BB"/>
    <w:rsid w:val="00547996"/>
    <w:rsid w:val="00561B51"/>
    <w:rsid w:val="005A6796"/>
    <w:rsid w:val="00603B32"/>
    <w:rsid w:val="00617296"/>
    <w:rsid w:val="00671E98"/>
    <w:rsid w:val="00675AA0"/>
    <w:rsid w:val="00690CA8"/>
    <w:rsid w:val="00693BE9"/>
    <w:rsid w:val="006A2DE5"/>
    <w:rsid w:val="006B62E3"/>
    <w:rsid w:val="006C4A0B"/>
    <w:rsid w:val="006C4DD8"/>
    <w:rsid w:val="006E7EA8"/>
    <w:rsid w:val="00706BB9"/>
    <w:rsid w:val="007149B6"/>
    <w:rsid w:val="007347D5"/>
    <w:rsid w:val="007706B9"/>
    <w:rsid w:val="007828D2"/>
    <w:rsid w:val="00791541"/>
    <w:rsid w:val="007B541A"/>
    <w:rsid w:val="007D235C"/>
    <w:rsid w:val="007D2D60"/>
    <w:rsid w:val="007E6C75"/>
    <w:rsid w:val="007F1671"/>
    <w:rsid w:val="007F2575"/>
    <w:rsid w:val="00801463"/>
    <w:rsid w:val="00806161"/>
    <w:rsid w:val="00810FB1"/>
    <w:rsid w:val="0081618F"/>
    <w:rsid w:val="00846EC7"/>
    <w:rsid w:val="008A642C"/>
    <w:rsid w:val="008A6ABA"/>
    <w:rsid w:val="008D1564"/>
    <w:rsid w:val="008D4059"/>
    <w:rsid w:val="00916B36"/>
    <w:rsid w:val="00917A8B"/>
    <w:rsid w:val="00917BCE"/>
    <w:rsid w:val="009262EF"/>
    <w:rsid w:val="00941CE1"/>
    <w:rsid w:val="00941E7A"/>
    <w:rsid w:val="00946F72"/>
    <w:rsid w:val="009502F4"/>
    <w:rsid w:val="00983FED"/>
    <w:rsid w:val="009D64AC"/>
    <w:rsid w:val="009D7C59"/>
    <w:rsid w:val="00A17A49"/>
    <w:rsid w:val="00A20FA3"/>
    <w:rsid w:val="00A56545"/>
    <w:rsid w:val="00A70B21"/>
    <w:rsid w:val="00A824D4"/>
    <w:rsid w:val="00A843C6"/>
    <w:rsid w:val="00AB2166"/>
    <w:rsid w:val="00AB33B7"/>
    <w:rsid w:val="00AB7AF3"/>
    <w:rsid w:val="00AE594D"/>
    <w:rsid w:val="00AE5F1E"/>
    <w:rsid w:val="00B24B3F"/>
    <w:rsid w:val="00B2552B"/>
    <w:rsid w:val="00B518CA"/>
    <w:rsid w:val="00B5603B"/>
    <w:rsid w:val="00B637F8"/>
    <w:rsid w:val="00B80843"/>
    <w:rsid w:val="00BA6C9D"/>
    <w:rsid w:val="00BD0FBD"/>
    <w:rsid w:val="00BF22B3"/>
    <w:rsid w:val="00C06A24"/>
    <w:rsid w:val="00C217C3"/>
    <w:rsid w:val="00C4023E"/>
    <w:rsid w:val="00C6400C"/>
    <w:rsid w:val="00C86551"/>
    <w:rsid w:val="00C87078"/>
    <w:rsid w:val="00CB28A8"/>
    <w:rsid w:val="00CB3E49"/>
    <w:rsid w:val="00CC222A"/>
    <w:rsid w:val="00CF1732"/>
    <w:rsid w:val="00D03D4B"/>
    <w:rsid w:val="00D05AE1"/>
    <w:rsid w:val="00D13ED5"/>
    <w:rsid w:val="00D44915"/>
    <w:rsid w:val="00D4528C"/>
    <w:rsid w:val="00D5182F"/>
    <w:rsid w:val="00D775CB"/>
    <w:rsid w:val="00D81C8E"/>
    <w:rsid w:val="00DB500B"/>
    <w:rsid w:val="00DC443A"/>
    <w:rsid w:val="00DE3B46"/>
    <w:rsid w:val="00DE3F20"/>
    <w:rsid w:val="00E01B16"/>
    <w:rsid w:val="00E11825"/>
    <w:rsid w:val="00E12CF9"/>
    <w:rsid w:val="00E16FE3"/>
    <w:rsid w:val="00E23102"/>
    <w:rsid w:val="00E54EE6"/>
    <w:rsid w:val="00E5658D"/>
    <w:rsid w:val="00E61228"/>
    <w:rsid w:val="00E74E5C"/>
    <w:rsid w:val="00E81E49"/>
    <w:rsid w:val="00EA3464"/>
    <w:rsid w:val="00EB3760"/>
    <w:rsid w:val="00EC22A0"/>
    <w:rsid w:val="00EC7C91"/>
    <w:rsid w:val="00ED5A0B"/>
    <w:rsid w:val="00F10546"/>
    <w:rsid w:val="00F14D21"/>
    <w:rsid w:val="00F17954"/>
    <w:rsid w:val="00F43193"/>
    <w:rsid w:val="00F805D5"/>
    <w:rsid w:val="00FE02ED"/>
    <w:rsid w:val="00FE6FC3"/>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0FDD3F"/>
  <w15:docId w15:val="{2B2E1F31-A34B-4610-AAD6-85CA20E1E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A824D4"/>
    <w:pPr>
      <w:spacing w:before="40" w:after="40" w:line="240" w:lineRule="auto"/>
      <w:jc w:val="both"/>
    </w:pPr>
    <w:rPr>
      <w:rFonts w:eastAsiaTheme="minorEastAsia"/>
      <w:sz w:val="24"/>
      <w:lang w:val="en-US" w:eastAsia="zh-CN"/>
    </w:rPr>
  </w:style>
  <w:style w:type="paragraph" w:styleId="Heading1">
    <w:name w:val="heading 1"/>
    <w:basedOn w:val="Normal"/>
    <w:next w:val="Normal"/>
    <w:qFormat/>
    <w:rsid w:val="00A824D4"/>
    <w:pPr>
      <w:keepNext/>
      <w:keepLines/>
      <w:spacing w:before="100" w:after="60"/>
      <w:outlineLvl w:val="0"/>
    </w:pPr>
    <w:rPr>
      <w:b/>
      <w:bCs/>
      <w:kern w:val="44"/>
      <w:szCs w:val="44"/>
    </w:rPr>
  </w:style>
  <w:style w:type="paragraph" w:styleId="Heading2">
    <w:name w:val="heading 2"/>
    <w:basedOn w:val="Normal"/>
    <w:next w:val="Normal"/>
    <w:unhideWhenUsed/>
    <w:qFormat/>
    <w:rsid w:val="00A824D4"/>
    <w:pPr>
      <w:keepNext/>
      <w:keepLines/>
      <w:spacing w:before="140" w:line="360" w:lineRule="auto"/>
      <w:outlineLvl w:val="1"/>
    </w:pPr>
    <w:rPr>
      <w:b/>
      <w:bCs/>
      <w:sz w:val="22"/>
      <w:szCs w:val="32"/>
    </w:rPr>
  </w:style>
  <w:style w:type="paragraph" w:styleId="Heading3">
    <w:name w:val="heading 3"/>
    <w:basedOn w:val="Normal"/>
    <w:next w:val="Normal"/>
    <w:unhideWhenUsed/>
    <w:qFormat/>
    <w:rsid w:val="00A824D4"/>
    <w:pPr>
      <w:keepNext/>
      <w:keepLines/>
      <w:spacing w:before="260" w:after="260" w:line="360" w:lineRule="auto"/>
      <w:outlineLvl w:val="2"/>
    </w:pPr>
    <w:rPr>
      <w:b/>
      <w:bCs/>
      <w:i/>
      <w:sz w:val="22"/>
      <w:szCs w:val="32"/>
    </w:rPr>
  </w:style>
  <w:style w:type="paragraph" w:styleId="Heading4">
    <w:name w:val="heading 4"/>
    <w:basedOn w:val="Normal"/>
    <w:next w:val="Normal"/>
    <w:unhideWhenUsed/>
    <w:qFormat/>
    <w:rsid w:val="00A824D4"/>
    <w:pPr>
      <w:keepNext/>
      <w:keepLines/>
      <w:spacing w:before="280" w:after="290" w:line="360" w:lineRule="auto"/>
      <w:outlineLvl w:val="3"/>
    </w:pPr>
    <w:rPr>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E11825"/>
    <w:pPr>
      <w:spacing w:before="120" w:after="120"/>
    </w:pPr>
    <w:rPr>
      <w:rFonts w:eastAsia="SimHei" w:cs="Arial"/>
      <w:i/>
    </w:rPr>
  </w:style>
  <w:style w:type="paragraph" w:styleId="EndnoteText">
    <w:name w:val="endnote text"/>
    <w:basedOn w:val="Normal"/>
    <w:qFormat/>
    <w:rsid w:val="00A824D4"/>
    <w:pPr>
      <w:snapToGrid w:val="0"/>
      <w:jc w:val="left"/>
    </w:pPr>
  </w:style>
  <w:style w:type="paragraph" w:styleId="Footer">
    <w:name w:val="footer"/>
    <w:basedOn w:val="Normal"/>
    <w:link w:val="FooterChar"/>
    <w:unhideWhenUsed/>
    <w:rsid w:val="00A824D4"/>
    <w:pPr>
      <w:tabs>
        <w:tab w:val="center" w:pos="4513"/>
        <w:tab w:val="right" w:pos="9026"/>
      </w:tabs>
      <w:spacing w:before="0" w:after="0"/>
    </w:pPr>
  </w:style>
  <w:style w:type="paragraph" w:styleId="FootnoteText">
    <w:name w:val="footnote text"/>
    <w:basedOn w:val="Normal"/>
    <w:qFormat/>
    <w:rsid w:val="00A824D4"/>
    <w:pPr>
      <w:snapToGrid w:val="0"/>
      <w:jc w:val="left"/>
    </w:pPr>
    <w:rPr>
      <w:sz w:val="18"/>
      <w:szCs w:val="18"/>
    </w:rPr>
  </w:style>
  <w:style w:type="paragraph" w:styleId="Header">
    <w:name w:val="header"/>
    <w:basedOn w:val="Normal"/>
    <w:link w:val="HeaderChar"/>
    <w:unhideWhenUsed/>
    <w:rsid w:val="00A824D4"/>
    <w:pPr>
      <w:tabs>
        <w:tab w:val="center" w:pos="4513"/>
        <w:tab w:val="right" w:pos="9026"/>
      </w:tabs>
      <w:spacing w:before="0" w:after="0"/>
    </w:pPr>
  </w:style>
  <w:style w:type="paragraph" w:styleId="HTMLPreformatted">
    <w:name w:val="HTML Preformatted"/>
    <w:qFormat/>
    <w:rsid w:val="00A824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rsid w:val="00A824D4"/>
    <w:pPr>
      <w:spacing w:beforeAutospacing="1" w:after="0" w:afterAutospacing="1" w:line="276" w:lineRule="auto"/>
    </w:pPr>
    <w:rPr>
      <w:sz w:val="24"/>
      <w:szCs w:val="24"/>
      <w:lang w:val="en-US" w:eastAsia="zh-CN"/>
    </w:rPr>
  </w:style>
  <w:style w:type="paragraph" w:styleId="Title">
    <w:name w:val="Title"/>
    <w:basedOn w:val="Normal"/>
    <w:qFormat/>
    <w:rsid w:val="00A824D4"/>
    <w:pPr>
      <w:spacing w:before="240" w:after="60"/>
      <w:jc w:val="left"/>
      <w:outlineLvl w:val="0"/>
    </w:pPr>
    <w:rPr>
      <w:rFonts w:cs="Arial"/>
      <w:b/>
      <w:bCs/>
      <w:i/>
      <w:szCs w:val="32"/>
    </w:rPr>
  </w:style>
  <w:style w:type="character" w:styleId="Emphasis">
    <w:name w:val="Emphasis"/>
    <w:basedOn w:val="DefaultParagraphFont"/>
    <w:qFormat/>
    <w:rsid w:val="00A824D4"/>
    <w:rPr>
      <w:i/>
      <w:iCs/>
    </w:rPr>
  </w:style>
  <w:style w:type="character" w:styleId="EndnoteReference">
    <w:name w:val="endnote reference"/>
    <w:basedOn w:val="DefaultParagraphFont"/>
    <w:qFormat/>
    <w:rsid w:val="00A824D4"/>
    <w:rPr>
      <w:vertAlign w:val="superscript"/>
    </w:rPr>
  </w:style>
  <w:style w:type="character" w:styleId="FootnoteReference">
    <w:name w:val="footnote reference"/>
    <w:basedOn w:val="DefaultParagraphFont"/>
    <w:rsid w:val="00A824D4"/>
    <w:rPr>
      <w:sz w:val="20"/>
      <w:vertAlign w:val="superscript"/>
    </w:rPr>
  </w:style>
  <w:style w:type="character" w:styleId="Hyperlink">
    <w:name w:val="Hyperlink"/>
    <w:basedOn w:val="DefaultParagraphFont"/>
    <w:qFormat/>
    <w:rsid w:val="00A824D4"/>
    <w:rPr>
      <w:color w:val="0000FF"/>
      <w:u w:val="single"/>
    </w:rPr>
  </w:style>
  <w:style w:type="character" w:styleId="Strong">
    <w:name w:val="Strong"/>
    <w:basedOn w:val="DefaultParagraphFont"/>
    <w:qFormat/>
    <w:rsid w:val="00A824D4"/>
    <w:rPr>
      <w:b/>
      <w:bCs/>
    </w:rPr>
  </w:style>
  <w:style w:type="table" w:styleId="TableGrid">
    <w:name w:val="Table Grid"/>
    <w:basedOn w:val="TableNormal"/>
    <w:qFormat/>
    <w:rsid w:val="00A824D4"/>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rsid w:val="00A824D4"/>
    <w:pPr>
      <w:tabs>
        <w:tab w:val="left" w:pos="504"/>
      </w:tabs>
      <w:spacing w:after="0"/>
      <w:ind w:left="504" w:hanging="504"/>
    </w:pPr>
  </w:style>
  <w:style w:type="character" w:customStyle="1" w:styleId="HeaderChar">
    <w:name w:val="Header Char"/>
    <w:basedOn w:val="DefaultParagraphFont"/>
    <w:link w:val="Header"/>
    <w:rsid w:val="00A824D4"/>
    <w:rPr>
      <w:rFonts w:eastAsiaTheme="minorEastAsia"/>
      <w:sz w:val="24"/>
      <w:lang w:eastAsia="zh-CN"/>
    </w:rPr>
  </w:style>
  <w:style w:type="character" w:customStyle="1" w:styleId="FooterChar">
    <w:name w:val="Footer Char"/>
    <w:basedOn w:val="DefaultParagraphFont"/>
    <w:link w:val="Footer"/>
    <w:rsid w:val="00A824D4"/>
    <w:rPr>
      <w:rFonts w:eastAsiaTheme="minorEastAsia"/>
      <w:sz w:val="24"/>
      <w:lang w:eastAsia="zh-CN"/>
    </w:rPr>
  </w:style>
  <w:style w:type="paragraph" w:styleId="Bibliography">
    <w:name w:val="Bibliography"/>
    <w:basedOn w:val="Normal"/>
    <w:next w:val="Normal"/>
    <w:uiPriority w:val="37"/>
    <w:unhideWhenUsed/>
    <w:rsid w:val="00217F0F"/>
    <w:pPr>
      <w:tabs>
        <w:tab w:val="left" w:pos="504"/>
      </w:tabs>
      <w:spacing w:after="240"/>
      <w:ind w:left="504" w:hanging="504"/>
    </w:pPr>
  </w:style>
  <w:style w:type="character" w:styleId="CommentReference">
    <w:name w:val="annotation reference"/>
    <w:basedOn w:val="DefaultParagraphFont"/>
    <w:semiHidden/>
    <w:unhideWhenUsed/>
    <w:rsid w:val="00E11825"/>
    <w:rPr>
      <w:sz w:val="16"/>
      <w:szCs w:val="16"/>
    </w:rPr>
  </w:style>
  <w:style w:type="paragraph" w:styleId="CommentText">
    <w:name w:val="annotation text"/>
    <w:basedOn w:val="Normal"/>
    <w:link w:val="CommentTextChar"/>
    <w:semiHidden/>
    <w:unhideWhenUsed/>
    <w:rsid w:val="00E11825"/>
    <w:rPr>
      <w:sz w:val="20"/>
    </w:rPr>
  </w:style>
  <w:style w:type="character" w:customStyle="1" w:styleId="CommentTextChar">
    <w:name w:val="Comment Text Char"/>
    <w:basedOn w:val="DefaultParagraphFont"/>
    <w:link w:val="CommentText"/>
    <w:semiHidden/>
    <w:rsid w:val="00E11825"/>
    <w:rPr>
      <w:rFonts w:eastAsiaTheme="minorEastAsia"/>
      <w:lang w:val="en-US" w:eastAsia="zh-CN"/>
    </w:rPr>
  </w:style>
  <w:style w:type="paragraph" w:styleId="CommentSubject">
    <w:name w:val="annotation subject"/>
    <w:basedOn w:val="CommentText"/>
    <w:next w:val="CommentText"/>
    <w:link w:val="CommentSubjectChar"/>
    <w:semiHidden/>
    <w:unhideWhenUsed/>
    <w:rsid w:val="00E11825"/>
    <w:rPr>
      <w:b/>
      <w:bCs/>
    </w:rPr>
  </w:style>
  <w:style w:type="character" w:customStyle="1" w:styleId="CommentSubjectChar">
    <w:name w:val="Comment Subject Char"/>
    <w:basedOn w:val="CommentTextChar"/>
    <w:link w:val="CommentSubject"/>
    <w:semiHidden/>
    <w:rsid w:val="00E11825"/>
    <w:rPr>
      <w:rFonts w:eastAsiaTheme="minorEastAsia"/>
      <w:b/>
      <w:bCs/>
      <w:lang w:val="en-US" w:eastAsia="zh-CN"/>
    </w:rPr>
  </w:style>
  <w:style w:type="paragraph" w:styleId="BalloonText">
    <w:name w:val="Balloon Text"/>
    <w:basedOn w:val="Normal"/>
    <w:link w:val="BalloonTextChar"/>
    <w:semiHidden/>
    <w:unhideWhenUsed/>
    <w:rsid w:val="00E11825"/>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11825"/>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customXml" Target="../customXml/item2.xml"/><Relationship Id="rId7" Type="http://schemas.openxmlformats.org/officeDocument/2006/relationships/footnotes" Target="foot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8A53CA-BD86-4F49-BE11-8932A1970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10051</Words>
  <Characters>58296</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7</cp:revision>
  <dcterms:created xsi:type="dcterms:W3CDTF">2019-10-08T10:50:00Z</dcterms:created>
  <dcterms:modified xsi:type="dcterms:W3CDTF">2019-10-09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5"&gt;&lt;session id="Te0JtTQg"/&gt;&lt;style id="http://www.zotero.org/styles/springer-vancouve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